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r>
        <w:rPr>
          <w:b/>
        </w:rPr>
        <w:lastRenderedPageBreak/>
        <w:t>Abstract</w:t>
      </w:r>
    </w:p>
    <w:p w14:paraId="528A25CD" w14:textId="6008E4B0"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3" w:author="Lewis.Barnett" w:date="2020-06-23T14:51:00Z">
        <w:r w:rsidR="00087449">
          <w:t>ly explicit</w:t>
        </w:r>
      </w:ins>
      <w:ins w:id="14" w:author="Lewis.Barnett" w:date="2020-06-23T14:52:00Z">
        <w:r w:rsidR="00087449">
          <w:t xml:space="preserve"> temporal</w:t>
        </w:r>
      </w:ins>
      <w:r w:rsidRPr="00856D17">
        <w:t xml:space="preserve"> trend</w:t>
      </w:r>
      <w:ins w:id="15"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6" w:author="Lewis.Barnett" w:date="2020-06-23T14:53:00Z">
        <w:r w:rsidRPr="00856D17" w:rsidDel="00087449">
          <w:delText xml:space="preserve">explicitly </w:delText>
        </w:r>
      </w:del>
      <w:r w:rsidRPr="00856D17">
        <w:t xml:space="preserve">accounting for </w:t>
      </w:r>
      <w:del w:id="17" w:author="Lewis.Barnett" w:date="2020-06-23T14:54:00Z">
        <w:r w:rsidRPr="00856D17" w:rsidDel="00087449">
          <w:delText xml:space="preserve">a </w:delText>
        </w:r>
      </w:del>
      <w:del w:id="18" w:author="Lewis.Barnett" w:date="2020-06-23T14:53:00Z">
        <w:r w:rsidRPr="00856D17" w:rsidDel="00087449">
          <w:delText xml:space="preserve">spatial </w:delText>
        </w:r>
      </w:del>
      <w:ins w:id="19" w:author="Lewis.Barnett" w:date="2020-06-23T14:53:00Z">
        <w:r w:rsidR="00087449">
          <w:t>local</w:t>
        </w:r>
        <w:r w:rsidR="00087449" w:rsidRPr="00856D17">
          <w:t xml:space="preserve"> </w:t>
        </w:r>
      </w:ins>
      <w:r w:rsidRPr="00856D17">
        <w:t>trend</w:t>
      </w:r>
      <w:ins w:id="20"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w:t>
      </w:r>
      <w:del w:id="21" w:author="Lewis.Barnett" w:date="2020-06-23T14:54:00Z">
        <w:r w:rsidRPr="00856D17" w:rsidDel="00087449">
          <w:delText xml:space="preserve">spatial </w:delText>
        </w:r>
      </w:del>
      <w:ins w:id="22" w:author="Lewis.Barnett" w:date="2020-06-23T14:54:00Z">
        <w:r w:rsidR="00087449">
          <w:t>local</w:t>
        </w:r>
        <w:r w:rsidR="00087449" w:rsidRPr="00856D17">
          <w:t xml:space="preserve"> </w:t>
        </w:r>
      </w:ins>
      <w:r w:rsidRPr="00856D17">
        <w:t>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 xml:space="preserve">is not reflective of a uniform shift in densities, but </w:t>
      </w:r>
      <w:r w:rsidR="00982E85">
        <w:lastRenderedPageBreak/>
        <w:t>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359B050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3"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4"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25"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6"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27"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8"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9"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0"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1"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2"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3"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4"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ins w:id="35" w:author="Lewis.Barnett" w:date="2020-06-25T17:43:00Z">
        <w:r w:rsidR="007A2951">
          <w:t xml:space="preserve"> because this is a richer form of dat</w:t>
        </w:r>
      </w:ins>
      <w:ins w:id="36" w:author="Lewis.Barnett" w:date="2020-06-25T17:44:00Z">
        <w:r w:rsidR="007A2951">
          <w:t xml:space="preserve">a </w:t>
        </w:r>
      </w:ins>
      <w:ins w:id="37" w:author="Lewis.Barnett" w:date="2020-06-25T17:54:00Z">
        <w:r w:rsidR="00820E4B">
          <w:t>and thus likelier</w:t>
        </w:r>
      </w:ins>
      <w:ins w:id="38" w:author="Lewis.Barnett" w:date="2020-06-25T17:44:00Z">
        <w:r w:rsidR="007A2951">
          <w:t xml:space="preserve"> to reveal distribution shifts caused by </w:t>
        </w:r>
      </w:ins>
      <w:ins w:id="39" w:author="Lewis.Barnett" w:date="2020-06-25T17:46:00Z">
        <w:r w:rsidR="007A2951">
          <w:t xml:space="preserve">more nuanced </w:t>
        </w:r>
      </w:ins>
      <w:ins w:id="40" w:author="Lewis.Barnett" w:date="2020-06-25T17:44:00Z">
        <w:r w:rsidR="007A2951">
          <w:t xml:space="preserve">factors </w:t>
        </w:r>
      </w:ins>
      <w:ins w:id="41" w:author="Lewis.Barnett" w:date="2020-06-25T17:46:00Z">
        <w:r w:rsidR="007A2951">
          <w:t>than</w:t>
        </w:r>
      </w:ins>
      <w:ins w:id="42" w:author="Lewis.Barnett" w:date="2020-06-25T17:44:00Z">
        <w:r w:rsidR="007A2951">
          <w:t xml:space="preserve"> exceeding environmental tolerances for individual survival</w:t>
        </w:r>
      </w:ins>
      <w:r>
        <w:t xml:space="preserve">. </w:t>
      </w:r>
      <w:ins w:id="43" w:author="Lewis.Barnett" w:date="2020-06-25T18:18:00Z">
        <w:r w:rsidR="005A4192">
          <w:t xml:space="preserve">For example; </w:t>
        </w:r>
      </w:ins>
      <w:ins w:id="44" w:author="Lewis.Barnett" w:date="2020-06-25T18:15:00Z">
        <w:r w:rsidR="005A4192">
          <w:t>w</w:t>
        </w:r>
      </w:ins>
      <w:ins w:id="45" w:author="Lewis.Barnett" w:date="2020-06-25T17:57:00Z">
        <w:r w:rsidR="00820E4B">
          <w:t>hile much of this literature focuses</w:t>
        </w:r>
      </w:ins>
      <w:ins w:id="46" w:author="Lewis.Barnett" w:date="2020-06-25T18:16:00Z">
        <w:r w:rsidR="005A4192">
          <w:t xml:space="preserve"> </w:t>
        </w:r>
      </w:ins>
      <w:ins w:id="47" w:author="Lewis.Barnett" w:date="2020-06-25T17:57:00Z">
        <w:r w:rsidR="00820E4B">
          <w:t xml:space="preserve">on how </w:t>
        </w:r>
      </w:ins>
      <w:ins w:id="48" w:author="Lewis.Barnett" w:date="2020-06-25T18:05:00Z">
        <w:r w:rsidR="00E44894">
          <w:t xml:space="preserve">drivers such as </w:t>
        </w:r>
      </w:ins>
      <w:ins w:id="49" w:author="Lewis.Barnett" w:date="2020-06-25T17:57:00Z">
        <w:r w:rsidR="00820E4B">
          <w:t xml:space="preserve">climate change, habitat modification, and invasions </w:t>
        </w:r>
      </w:ins>
      <w:ins w:id="50" w:author="Lewis.Barnett" w:date="2020-06-25T17:59:00Z">
        <w:r w:rsidR="00820E4B">
          <w:t xml:space="preserve">may </w:t>
        </w:r>
      </w:ins>
      <w:ins w:id="51" w:author="Lewis.Barnett" w:date="2020-06-25T18:06:00Z">
        <w:r w:rsidR="00E44894">
          <w:t>predict</w:t>
        </w:r>
      </w:ins>
      <w:ins w:id="52" w:author="Lewis.Barnett" w:date="2020-06-25T17:57:00Z">
        <w:r w:rsidR="00820E4B">
          <w:t xml:space="preserve"> change</w:t>
        </w:r>
      </w:ins>
      <w:ins w:id="53" w:author="Lewis.Barnett" w:date="2020-06-25T17:59:00Z">
        <w:r w:rsidR="00820E4B">
          <w:t xml:space="preserve"> </w:t>
        </w:r>
      </w:ins>
      <w:ins w:id="54" w:author="Lewis.Barnett" w:date="2020-06-25T18:01:00Z">
        <w:r w:rsidR="00820E4B">
          <w:t xml:space="preserve">in </w:t>
        </w:r>
      </w:ins>
      <w:ins w:id="55" w:author="Lewis.Barnett" w:date="2020-06-25T17:59:00Z">
        <w:r w:rsidR="00820E4B">
          <w:t xml:space="preserve">species range limits, </w:t>
        </w:r>
      </w:ins>
      <w:ins w:id="56" w:author="Lewis.Barnett" w:date="2020-06-25T18:05:00Z">
        <w:r w:rsidR="00E44894">
          <w:t xml:space="preserve">the </w:t>
        </w:r>
      </w:ins>
      <w:ins w:id="57" w:author="Lewis.Barnett" w:date="2020-06-25T18:10:00Z">
        <w:r w:rsidR="00E44894">
          <w:t>core of a species</w:t>
        </w:r>
      </w:ins>
      <w:ins w:id="58" w:author="Lewis.Barnett" w:date="2020-06-25T18:11:00Z">
        <w:r w:rsidR="00E44894">
          <w:t>’</w:t>
        </w:r>
      </w:ins>
      <w:ins w:id="59" w:author="Lewis.Barnett" w:date="2020-06-25T18:10:00Z">
        <w:r w:rsidR="00E44894">
          <w:t xml:space="preserve"> </w:t>
        </w:r>
      </w:ins>
      <w:ins w:id="60" w:author="Lewis.Barnett" w:date="2020-06-25T18:06:00Z">
        <w:r w:rsidR="00E44894">
          <w:t xml:space="preserve">distribution may shift due to </w:t>
        </w:r>
      </w:ins>
      <w:ins w:id="61" w:author="Lewis.Barnett" w:date="2020-06-25T18:07:00Z">
        <w:r w:rsidR="00E44894">
          <w:t xml:space="preserve">the influence of these and other drivers on </w:t>
        </w:r>
      </w:ins>
      <w:ins w:id="62" w:author="Lewis.Barnett" w:date="2020-06-25T18:12:00Z">
        <w:r w:rsidR="00E44894">
          <w:t xml:space="preserve">the geography of </w:t>
        </w:r>
      </w:ins>
      <w:ins w:id="63" w:author="Lewis.Barnett" w:date="2020-06-25T18:16:00Z">
        <w:r w:rsidR="005A4192">
          <w:t>abundance</w:t>
        </w:r>
      </w:ins>
      <w:ins w:id="64" w:author="Lewis.Barnett" w:date="2020-06-25T18:12:00Z">
        <w:r w:rsidR="00E44894">
          <w:t xml:space="preserve"> via </w:t>
        </w:r>
      </w:ins>
      <w:ins w:id="65" w:author="Lewis.Barnett" w:date="2020-06-25T18:13:00Z">
        <w:r w:rsidR="005A4192">
          <w:t xml:space="preserve">movement and heterogeneity in demographic </w:t>
        </w:r>
      </w:ins>
      <w:ins w:id="66" w:author="Lewis.Barnett" w:date="2020-06-25T18:14:00Z">
        <w:r w:rsidR="005A4192">
          <w:t>rates</w:t>
        </w:r>
      </w:ins>
      <w:ins w:id="67" w:author="Lewis.Barnett" w:date="2020-06-25T18:12:00Z">
        <w:r w:rsidR="00E44894">
          <w:t xml:space="preserve"> (</w:t>
        </w:r>
      </w:ins>
      <w:ins w:id="68" w:author="Lewis.Barnett" w:date="2020-06-25T18:13:00Z">
        <w:r w:rsidR="005A4192">
          <w:t xml:space="preserve">e.g., </w:t>
        </w:r>
      </w:ins>
      <w:ins w:id="69" w:author="Lewis.Barnett" w:date="2020-06-25T18:15:00Z">
        <w:r w:rsidR="005A4192">
          <w:t xml:space="preserve">age- or size-specific </w:t>
        </w:r>
      </w:ins>
      <w:ins w:id="70" w:author="Lewis.Barnett" w:date="2020-06-25T18:14:00Z">
        <w:r w:rsidR="005A4192">
          <w:t>fecundity</w:t>
        </w:r>
      </w:ins>
      <w:ins w:id="71" w:author="Lewis.Barnett" w:date="2020-06-25T18:06:00Z">
        <w:r w:rsidR="00E44894">
          <w:t xml:space="preserve">, </w:t>
        </w:r>
      </w:ins>
      <w:ins w:id="72" w:author="Lewis.Barnett" w:date="2020-06-25T18:08:00Z">
        <w:r w:rsidR="00E44894">
          <w:t>somatic gr</w:t>
        </w:r>
        <w:r w:rsidR="005A4192">
          <w:t xml:space="preserve">owth, </w:t>
        </w:r>
      </w:ins>
      <w:ins w:id="73" w:author="Lewis.Barnett" w:date="2020-06-25T18:14:00Z">
        <w:r w:rsidR="005A4192">
          <w:t xml:space="preserve">and </w:t>
        </w:r>
      </w:ins>
      <w:commentRangeStart w:id="74"/>
      <w:ins w:id="75" w:author="Lewis.Barnett" w:date="2020-06-25T18:08:00Z">
        <w:r w:rsidR="005A4192">
          <w:t>mortality</w:t>
        </w:r>
      </w:ins>
      <w:commentRangeEnd w:id="74"/>
      <w:ins w:id="76" w:author="Lewis.Barnett" w:date="2020-06-25T18:16:00Z">
        <w:r w:rsidR="005A4192">
          <w:rPr>
            <w:rStyle w:val="CommentReference"/>
            <w:rFonts w:asciiTheme="minorHAnsi" w:eastAsiaTheme="minorHAnsi" w:hAnsiTheme="minorHAnsi" w:cstheme="minorBidi"/>
            <w:lang w:val="en-US"/>
          </w:rPr>
          <w:commentReference w:id="74"/>
        </w:r>
      </w:ins>
      <w:ins w:id="77" w:author="Lewis.Barnett" w:date="2020-06-25T18:08:00Z">
        <w:r w:rsidR="005A4192">
          <w:t>)</w:t>
        </w:r>
      </w:ins>
      <w:ins w:id="78" w:author="Lewis.Barnett" w:date="2020-06-25T18:13:00Z">
        <w:r w:rsidR="005A4192">
          <w:t>.</w:t>
        </w:r>
      </w:ins>
      <w:ins w:id="79" w:author="Lewis.Barnett" w:date="2020-06-25T18:16:00Z">
        <w:r w:rsidR="005A4192">
          <w:t xml:space="preserve"> </w:t>
        </w:r>
      </w:ins>
      <w:r>
        <w:t xml:space="preserve">Shifting </w:t>
      </w:r>
      <w:r w:rsidR="00DD4113">
        <w:t xml:space="preserve">distributions of abundance or </w:t>
      </w:r>
      <w:r w:rsidR="00697697">
        <w:t>population density</w:t>
      </w:r>
      <w:r>
        <w:t xml:space="preserve"> may </w:t>
      </w:r>
      <w:ins w:id="80"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81" w:author="Lewis.Barnett" w:date="2020-06-25T18:17:00Z">
        <w:r w:rsidDel="005A4192">
          <w:delText xml:space="preserve">also </w:delText>
        </w:r>
      </w:del>
      <w:ins w:id="82" w:author="Lewis.Barnett" w:date="2020-06-25T18:17:00Z">
        <w:r w:rsidR="005A4192">
          <w:t>richer information can be provided</w:t>
        </w:r>
        <w:r w:rsidR="005A4192">
          <w:t xml:space="preserve">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83"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84"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w:t>
      </w:r>
      <w:r w:rsidR="0089470C">
        <w:lastRenderedPageBreak/>
        <w:t>topography and geology interact with physical oceanographic drivers</w:t>
      </w:r>
      <w:r w:rsidR="00E10ECC">
        <w:t xml:space="preserve"> </w:t>
      </w:r>
      <w:r w:rsidR="00E10ECC">
        <w:fldChar w:fldCharType="begin"/>
      </w:r>
      <w:ins w:id="85"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86"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87"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88"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w:t>
      </w:r>
      <w:commentRangeStart w:id="89"/>
      <w:r w:rsidR="0089470C">
        <w:t>Such tools are widely applicable for solving specific problems in fish and wildlife conservation and management by defining spatial domains with distinct population dynamics.</w:t>
      </w:r>
      <w:commentRangeEnd w:id="89"/>
      <w:r w:rsidR="005A4192">
        <w:rPr>
          <w:rStyle w:val="CommentReference"/>
          <w:rFonts w:asciiTheme="minorHAnsi" w:eastAsiaTheme="minorHAnsi" w:hAnsiTheme="minorHAnsi" w:cstheme="minorBidi"/>
          <w:lang w:val="en-US"/>
        </w:rPr>
        <w:commentReference w:id="89"/>
      </w:r>
    </w:p>
    <w:p w14:paraId="0555D89B" w14:textId="3921EA06"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90"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91"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92" w:author="Lewis Barnett" w:date="2020-06-16T14:27:00Z">
        <w:r w:rsidR="003C0549">
          <w: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del w:id="93" w:author="Lewis Barnett" w:date="2020-06-16T14:27:00Z">
        <w:r w:rsidR="00D15182" w:rsidDel="003C0549">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94" w:author="Lewis Barnett" w:date="2020-06-16T14:27:00Z">
        <w:r w:rsidR="003C0549">
          <w: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del w:id="95" w:author="Lewis Barnett" w:date="2020-06-16T14:27:00Z">
        <w:r w:rsidR="00D15182" w:rsidDel="003C0549">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96" w:author="Lewis Barnett" w:date="2020-06-16T14:27:00Z">
        <w:r w:rsidR="003C0549">
          <w: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del w:id="97" w:author="Lewis Barnett" w:date="2020-06-16T14:27:00Z">
        <w:r w:rsidR="00D15182" w:rsidDel="003C0549">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4B2D1C6" w:rsidR="0089470C" w:rsidRDefault="0089470C" w:rsidP="00D26510">
      <w:pPr>
        <w:spacing w:after="120" w:line="480" w:lineRule="auto"/>
        <w:ind w:firstLine="720"/>
      </w:pPr>
      <w:r>
        <w:lastRenderedPageBreak/>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98" w:author="Lewis Barnett" w:date="2020-06-16T14:27:00Z">
        <w:r w:rsidR="003C0549">
          <w: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del w:id="99" w:author="Lewis Barnett" w:date="2020-06-16T14:27:00Z">
        <w:r w:rsidR="00D15182" w:rsidDel="003C0549">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100" w:author="Lewis Barnett" w:date="2020-06-16T14:27:00Z">
        <w:r w:rsidR="003C0549">
          <w: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del w:id="101" w:author="Lewis Barnett" w:date="2020-06-16T14:27:00Z">
        <w:r w:rsidR="00D15182" w:rsidDel="003C0549">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ins w:id="102" w:author="Lewis Barnett" w:date="2020-06-16T14:27:00Z">
        <w:r w:rsidR="003C0549">
          <w: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del w:id="103" w:author="Lewis Barnett" w:date="2020-06-16T14:27:00Z">
        <w:r w:rsidR="00D15182" w:rsidDel="003C0549">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104" w:author="Lewis Barnett" w:date="2020-06-16T14:27:00Z">
        <w:r w:rsidR="003C0549">
          <w: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05" w:author="Lewis Barnett" w:date="2020-06-16T14:27:00Z">
        <w:r w:rsidR="00D15182" w:rsidDel="003C0549">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6890BD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106" w:author="Lewis Barnett" w:date="2020-06-16T14:27:00Z">
        <w:r w:rsidR="003C0549">
          <w: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07" w:author="Lewis Barnett" w:date="2020-06-16T14:27:00Z">
        <w:r w:rsidR="00D15182" w:rsidDel="003C0549">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108" w:author="Lewis Barnett" w:date="2020-06-16T14:27:00Z">
        <w:r w:rsidR="003C0549">
          <w: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del w:id="109" w:author="Lewis Barnett" w:date="2020-06-16T14:27:00Z">
        <w:r w:rsidR="00D15182" w:rsidDel="003C0549">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w:t>
      </w:r>
      <w:r>
        <w:lastRenderedPageBreak/>
        <w:t xml:space="preserve">incorporation of covariates such as depth </w:t>
      </w:r>
      <w:r>
        <w:fldChar w:fldCharType="begin"/>
      </w:r>
      <w:ins w:id="110" w:author="Lewis Barnett" w:date="2020-06-16T14:27:00Z">
        <w:r w:rsidR="003C0549">
          <w: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del w:id="111" w:author="Lewis Barnett" w:date="2020-06-16T14:27:00Z">
        <w:r w:rsidR="00D15182" w:rsidDel="003C0549">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112" w:author="Lewis Barnett" w:date="2020-06-16T14:27:00Z">
        <w:r w:rsidR="003C0549">
          <w: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del w:id="113" w:author="Lewis Barnett" w:date="2020-06-16T14:27:00Z">
        <w:r w:rsidR="00D15182" w:rsidDel="003C0549">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t>
      </w:r>
      <w:commentRangeStart w:id="114"/>
      <w:r>
        <w:t xml:space="preserve">While widely applicable to a wide range of biological data (or even non-biological data), we focus on an application to changes in the distribution </w:t>
      </w:r>
      <w:r w:rsidR="00375D89">
        <w:t>of</w:t>
      </w:r>
      <w:r>
        <w:t xml:space="preserve"> commercially fished species.</w:t>
      </w:r>
      <w:commentRangeEnd w:id="114"/>
      <w:r w:rsidR="005A4192">
        <w:rPr>
          <w:rStyle w:val="CommentReference"/>
          <w:rFonts w:asciiTheme="minorHAnsi" w:eastAsiaTheme="minorHAnsi" w:hAnsiTheme="minorHAnsi" w:cstheme="minorBidi"/>
          <w:lang w:val="en-US"/>
        </w:rPr>
        <w:commentReference w:id="114"/>
      </w:r>
      <w:r>
        <w:t xml:space="preserve">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t>
      </w:r>
      <w:commentRangeStart w:id="115"/>
      <w:r>
        <w:t>We demonstrate how model-b</w:t>
      </w:r>
      <w:r w:rsidR="00FD7790">
        <w:t xml:space="preserve">ased COG estimates for these </w:t>
      </w:r>
      <w:r>
        <w:t xml:space="preserve">regions may be more useful than global COG trends calculated over an entire survey domain. </w:t>
      </w:r>
      <w:commentRangeEnd w:id="115"/>
      <w:r w:rsidR="005A4192">
        <w:rPr>
          <w:rStyle w:val="CommentReference"/>
          <w:rFonts w:asciiTheme="minorHAnsi" w:eastAsiaTheme="minorHAnsi" w:hAnsiTheme="minorHAnsi" w:cstheme="minorBidi"/>
          <w:lang w:val="en-US"/>
        </w:rPr>
        <w:commentReference w:id="115"/>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7DCE918C" w:rsidR="00CB4A97" w:rsidRPr="002D6DFC" w:rsidRDefault="002D09CF" w:rsidP="00D26510">
      <w:pPr>
        <w:spacing w:after="120" w:line="480" w:lineRule="auto"/>
      </w:pPr>
      <w:r w:rsidRPr="002D6DFC">
        <w:t xml:space="preserve">The majority of recent applications of </w:t>
      </w:r>
      <w:ins w:id="116" w:author="Lewis.Barnett" w:date="2020-06-25T15:30:00Z">
        <w:r w:rsidR="000E5BED">
          <w:t>species distribution models (</w:t>
        </w:r>
      </w:ins>
      <w:r w:rsidRPr="002D6DFC">
        <w:t>SDMs</w:t>
      </w:r>
      <w:ins w:id="117"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 xml:space="preserve">Spatial components are differentiated from spatiotemporal components in that the former are constant, </w:t>
      </w:r>
      <w:r w:rsidR="00216F6D">
        <w:lastRenderedPageBreak/>
        <w:t>whereas the latter vary through time.</w:t>
      </w:r>
      <w:r w:rsidR="00DC32E2">
        <w:t xml:space="preserve"> </w:t>
      </w:r>
      <w:r w:rsidRPr="002D6DFC">
        <w:t xml:space="preserve">Examples include applications to Gaussian predictive process models </w:t>
      </w:r>
      <w:r w:rsidR="00045217">
        <w:fldChar w:fldCharType="begin"/>
      </w:r>
      <w:ins w:id="118" w:author="Lewis Barnett" w:date="2020-06-16T14:27:00Z">
        <w:r w:rsidR="003C0549">
          <w: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119" w:author="Lewis Barnett" w:date="2020-06-16T14:27:00Z">
        <w:r w:rsidR="00D15182" w:rsidDel="003C0549">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120" w:author="Lewis Barnett" w:date="2020-06-16T14:27:00Z">
        <w:r w:rsidR="003C0549">
          <w: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del w:id="121" w:author="Lewis Barnett" w:date="2020-06-16T14:27:00Z">
        <w:r w:rsidR="00D15182" w:rsidDel="003C0549">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122" w:author="Lewis Barnett" w:date="2020-06-16T14:27:00Z">
        <w:r w:rsidR="003C0549">
          <w: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del w:id="123" w:author="Lewis Barnett" w:date="2020-06-16T14:27:00Z">
        <w:r w:rsidR="00D15182" w:rsidDel="003C0549">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124"/>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124"/>
        <m:r>
          <m:rPr>
            <m:sty m:val="p"/>
          </m:rPr>
          <w:rPr>
            <w:rStyle w:val="CommentReference"/>
            <w:rFonts w:asciiTheme="minorHAnsi" w:eastAsiaTheme="minorHAnsi" w:hAnsiTheme="minorHAnsi" w:cstheme="minorBidi"/>
            <w:lang w:val="en-US"/>
          </w:rPr>
          <w:commentReference w:id="124"/>
        </m:r>
      </m:oMath>
      <w:r w:rsidRPr="00166AA7">
        <w:t>,</w:t>
      </w:r>
    </w:p>
    <w:p w14:paraId="22CC9FED" w14:textId="77777777" w:rsidR="00CB4A97" w:rsidRDefault="00CB4A97" w:rsidP="00D26510">
      <w:pPr>
        <w:spacing w:after="120" w:line="480" w:lineRule="auto"/>
      </w:pPr>
    </w:p>
    <w:p w14:paraId="5CAB5269" w14:textId="715086CA"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125" w:author="Lewis Barnett" w:date="2020-06-16T14:27:00Z">
        <w:r w:rsidR="003C0549">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126" w:author="Lewis Barnett" w:date="2020-06-16T14:27:00Z">
        <w:r w:rsidR="00D15182" w:rsidDel="003C0549">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127" w:author="Lewis Barnett" w:date="2020-06-16T14:27:00Z">
        <w:r w:rsidR="003C0549">
          <w: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del w:id="128" w:author="Lewis Barnett" w:date="2020-06-16T14:27:00Z">
        <w:r w:rsidR="00D15182" w:rsidDel="003C0549">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129"/>
      <w:r w:rsidR="00045217">
        <w:fldChar w:fldCharType="begin"/>
      </w:r>
      <w:ins w:id="130" w:author="Lewis Barnett" w:date="2020-06-16T14:27:00Z">
        <w:r w:rsidR="003C0549">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del w:id="131" w:author="Lewis Barnett" w:date="2020-06-16T14:27:00Z">
        <w:r w:rsidR="00D15182" w:rsidDel="003C0549">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 xml:space="preserve">(Anderson et al. In press, </w:t>
      </w:r>
      <w:proofErr w:type="spellStart"/>
      <w:r w:rsidR="005B69DE" w:rsidRPr="005B69DE">
        <w:t>Shono</w:t>
      </w:r>
      <w:proofErr w:type="spellEnd"/>
      <w:r w:rsidR="005B69DE" w:rsidRPr="005B69DE">
        <w:t xml:space="preserve"> 2008)</w:t>
      </w:r>
      <w:r w:rsidR="00045217">
        <w:fldChar w:fldCharType="end"/>
      </w:r>
      <w:commentRangeEnd w:id="129"/>
      <w:r w:rsidR="00C047E1">
        <w:rPr>
          <w:rStyle w:val="CommentReference"/>
          <w:rFonts w:asciiTheme="minorHAnsi" w:eastAsiaTheme="minorHAnsi" w:hAnsiTheme="minorHAnsi" w:cstheme="minorBidi"/>
          <w:lang w:val="en-US"/>
        </w:rPr>
        <w:commentReference w:id="129"/>
      </w:r>
      <w:r w:rsidR="007730D8">
        <w:t xml:space="preserve">. </w:t>
      </w:r>
    </w:p>
    <w:p w14:paraId="77E7B0B4" w14:textId="5682358B" w:rsidR="00CB4A97" w:rsidRPr="002D6DFC" w:rsidRDefault="002D09CF" w:rsidP="00D26510">
      <w:pPr>
        <w:spacing w:after="120" w:line="480" w:lineRule="auto"/>
      </w:pPr>
      <w:r w:rsidRPr="002D6DFC">
        <w:lastRenderedPageBreak/>
        <w:tab/>
        <w:t xml:space="preserve">Within </w:t>
      </w:r>
      <w:r w:rsidR="00CB4A97" w:rsidRPr="002D6DFC">
        <w:t xml:space="preserve">this </w:t>
      </w:r>
      <w:r w:rsidRPr="002D6DFC">
        <w:t xml:space="preserve">GLMM framework, non-stationary changes in the spatial predictions through time can only be modeled with inclusion of </w:t>
      </w:r>
      <w:ins w:id="132"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133" w:author="Lewis Barnett" w:date="2020-06-16T14:25:00Z">
        <w:r w:rsidR="003C0549">
          <w:t xml:space="preserve">While inclusion of covariates can </w:t>
        </w:r>
      </w:ins>
      <w:ins w:id="134" w:author="Lewis Barnett" w:date="2020-06-16T14:26:00Z">
        <w:r w:rsidR="003C0549">
          <w:t xml:space="preserve">improve predictive performance in some cases </w:t>
        </w:r>
      </w:ins>
      <w:ins w:id="135" w:author="Lewis Barnett" w:date="2020-06-16T14:27:00Z">
        <w:r w:rsidR="003C0549">
          <w:fldChar w:fldCharType="begin"/>
        </w:r>
        <w:r w:rsidR="003C0549">
          <w: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r w:rsidR="003C0549">
        <w:fldChar w:fldCharType="separate"/>
      </w:r>
      <w:ins w:id="136" w:author="Lewis Barnett" w:date="2020-06-16T14:27:00Z">
        <w:r w:rsidR="003C0549" w:rsidRPr="003C0549">
          <w:t>(Shelton et al. 2014, Johnson et al. 2019)</w:t>
        </w:r>
        <w:r w:rsidR="003C0549">
          <w:fldChar w:fldCharType="end"/>
        </w:r>
      </w:ins>
      <w:ins w:id="137" w:author="Lewis Barnett" w:date="2020-06-16T14:26:00Z">
        <w:r w:rsidR="003C0549">
          <w:t xml:space="preserve">, </w:t>
        </w:r>
      </w:ins>
      <w:ins w:id="138" w:author="Lewis Barnett" w:date="2020-06-16T14:30:00Z">
        <w:r w:rsidR="004E72C8">
          <w:t xml:space="preserve">this requires additional data and can introduce new challenges associated with finding the most appropriate form of the covariate effect, thus </w:t>
        </w:r>
      </w:ins>
      <w:ins w:id="139" w:author="Lewis Barnett" w:date="2020-06-16T14:33:00Z">
        <w:r w:rsidR="00A46726">
          <w:t xml:space="preserve">for generality and simplicity </w:t>
        </w:r>
      </w:ins>
      <w:ins w:id="140" w:author="Lewis Barnett" w:date="2020-06-16T14:29:00Z">
        <w:r w:rsidR="004E72C8">
          <w:t xml:space="preserve">we focus here </w:t>
        </w:r>
      </w:ins>
      <w:ins w:id="141" w:author="Lewis Barnett" w:date="2020-06-16T14:33:00Z">
        <w:r w:rsidR="00A46726">
          <w:t xml:space="preserve">primarily </w:t>
        </w:r>
      </w:ins>
      <w:ins w:id="142" w:author="Lewis Barnett" w:date="2020-06-16T14:29:00Z">
        <w:r w:rsidR="004E72C8">
          <w:t xml:space="preserve">on a latent variable approach </w:t>
        </w:r>
      </w:ins>
      <w:ins w:id="143" w:author="Lewis Barnett" w:date="2020-06-16T14:31:00Z">
        <w:r w:rsidR="004E72C8">
          <w:t>for</w:t>
        </w:r>
      </w:ins>
      <w:ins w:id="144" w:author="Lewis Barnett" w:date="2020-06-16T14:32:00Z">
        <w:r w:rsidR="00A46726">
          <w:t xml:space="preserve"> describing patterns </w:t>
        </w:r>
      </w:ins>
      <w:ins w:id="145" w:author="Lewis Barnett" w:date="2020-06-16T14:34:00Z">
        <w:r w:rsidR="00A46726">
          <w:t>in spatial</w:t>
        </w:r>
      </w:ins>
      <w:ins w:id="146" w:author="Lewis.Barnett" w:date="2020-06-23T14:56:00Z">
        <w:r w:rsidR="00087449">
          <w:t>ly explicit</w:t>
        </w:r>
      </w:ins>
      <w:ins w:id="147" w:author="Lewis.Barnett" w:date="2020-06-23T14:57:00Z">
        <w:r w:rsidR="00087449">
          <w:t xml:space="preserve"> temporal</w:t>
        </w:r>
      </w:ins>
      <w:ins w:id="148" w:author="Lewis Barnett" w:date="2020-06-16T14:34:00Z">
        <w:r w:rsidR="00A46726">
          <w:t xml:space="preserve"> trends </w:t>
        </w:r>
      </w:ins>
      <w:ins w:id="149" w:author="Lewis.Barnett" w:date="2020-06-23T14:57:00Z">
        <w:r w:rsidR="00087449">
          <w:t xml:space="preserve">(hereafter local trends) </w:t>
        </w:r>
      </w:ins>
      <w:ins w:id="150" w:author="Lewis Barnett" w:date="2020-06-16T14:32:00Z">
        <w:r w:rsidR="00A46726">
          <w:t>rather than directly inferring their drivers</w:t>
        </w:r>
      </w:ins>
      <w:ins w:id="151" w:author="Lewis Barnett" w:date="2020-06-16T14:31:00Z">
        <w:r w:rsidR="00A46726">
          <w:t xml:space="preserve">. </w:t>
        </w:r>
      </w:ins>
      <w:r w:rsidR="00623C01">
        <w:t xml:space="preserve">Estimates of </w:t>
      </w:r>
      <w:del w:id="152" w:author="Lewis.Barnett" w:date="2020-06-23T14:58:00Z">
        <w:r w:rsidR="00623C01" w:rsidDel="00087449">
          <w:delText>spatial trend</w:delText>
        </w:r>
      </w:del>
      <w:ins w:id="153"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154" w:author="Lewis Barnett" w:date="2020-06-16T15:28:00Z">
        <w:r w:rsidR="008A2168" w:rsidDel="0057481F">
          <w:rPr>
            <w:rFonts w:eastAsiaTheme="minorEastAsia"/>
          </w:rPr>
          <w:delText xml:space="preserve">entire </w:delText>
        </w:r>
      </w:del>
      <w:ins w:id="155" w:author="Lewis Barnett" w:date="2020-06-16T15:28:00Z">
        <w:r w:rsidR="0057481F">
          <w:rPr>
            <w:rFonts w:eastAsiaTheme="minorEastAsia"/>
          </w:rPr>
          <w:t xml:space="preserve">modeled </w:t>
        </w:r>
      </w:ins>
      <w:r w:rsidR="008A2168">
        <w:rPr>
          <w:rFonts w:eastAsiaTheme="minorEastAsia"/>
        </w:rPr>
        <w:t xml:space="preserve">time </w:t>
      </w:r>
      <w:del w:id="156" w:author="Lewis Barnett" w:date="2020-06-16T15:28:00Z">
        <w:r w:rsidR="008A2168" w:rsidDel="0057481F">
          <w:rPr>
            <w:rFonts w:eastAsiaTheme="minorEastAsia"/>
          </w:rPr>
          <w:delText>series</w:delText>
        </w:r>
      </w:del>
      <w:ins w:id="157"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158" w:author="Lewis.Barnett" w:date="2020-06-25T18:59:00Z"/>
          <w:rFonts w:eastAsiaTheme="minorEastAsia"/>
        </w:rPr>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159" w:author="Lewis.Barnett" w:date="2020-06-23T14:58:00Z">
        <w:r w:rsidR="008A2168" w:rsidDel="00087449">
          <w:rPr>
            <w:rFonts w:eastAsiaTheme="minorEastAsia"/>
          </w:rPr>
          <w:delText>spatial trend</w:delText>
        </w:r>
      </w:del>
      <w:ins w:id="160" w:author="Lewis.Barnett" w:date="2020-06-23T14:58:00Z">
        <w:r w:rsidR="00087449">
          <w:rPr>
            <w:rFonts w:eastAsiaTheme="minorEastAsia"/>
          </w:rPr>
          <w:t>local trend</w:t>
        </w:r>
      </w:ins>
      <w:del w:id="161"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162" w:author="Lewis.Barnett" w:date="2020-06-23T17:03:00Z">
        <w:r w:rsidR="008A2168" w:rsidDel="009F2CD3">
          <w:rPr>
            <w:rFonts w:eastAsiaTheme="minorEastAsia"/>
          </w:rPr>
          <w:delText xml:space="preserve">spatial </w:delText>
        </w:r>
      </w:del>
      <w:ins w:id="163" w:author="Lewis.Barnett" w:date="2020-06-23T17:03:00Z">
        <w:r w:rsidR="009F2CD3">
          <w:rPr>
            <w:rFonts w:eastAsiaTheme="minorEastAsia"/>
          </w:rPr>
          <w:t>local</w:t>
        </w:r>
        <w:r w:rsidR="009F2CD3">
          <w:rPr>
            <w:rFonts w:eastAsiaTheme="minorEastAsia"/>
          </w:rPr>
          <w:t xml:space="preserve">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164" w:author="Lewis.Barnett" w:date="2020-06-23T17:04:00Z">
        <w:r w:rsidR="00AE2F97">
          <w:rPr>
            <w:rFonts w:eastAsiaTheme="minorEastAsia"/>
          </w:rPr>
          <w:t xml:space="preserve">, which differentiates such trends from the </w:t>
        </w:r>
      </w:ins>
      <w:ins w:id="165" w:author="Lewis.Barnett" w:date="2020-06-23T17:05:00Z">
        <w:r w:rsidR="00AE2F97">
          <w:rPr>
            <w:rFonts w:eastAsiaTheme="minorEastAsia"/>
          </w:rPr>
          <w:t>time-</w:t>
        </w:r>
      </w:ins>
      <w:ins w:id="166" w:author="Lewis.Barnett" w:date="2020-06-23T17:04:00Z">
        <w:r w:rsidR="00AE2F97">
          <w:rPr>
            <w:rFonts w:eastAsiaTheme="minorEastAsia"/>
          </w:rPr>
          <w:t>independent</w:t>
        </w:r>
      </w:ins>
      <w:ins w:id="167"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168" w:author="Lewis Barnett" w:date="2020-06-16T15:29:00Z">
        <w:r w:rsidR="0057481F">
          <w:rPr>
            <w:rFonts w:eastAsiaTheme="minorEastAsia"/>
          </w:rPr>
          <w:t xml:space="preserve">Note that this framework </w:t>
        </w:r>
      </w:ins>
      <w:ins w:id="169" w:author="Lewis Barnett" w:date="2020-06-16T15:31:00Z">
        <w:r w:rsidR="0057481F">
          <w:rPr>
            <w:rFonts w:eastAsiaTheme="minorEastAsia"/>
          </w:rPr>
          <w:t>could</w:t>
        </w:r>
      </w:ins>
      <w:ins w:id="170" w:author="Lewis Barnett" w:date="2020-06-16T15:29:00Z">
        <w:r w:rsidR="0057481F">
          <w:rPr>
            <w:rFonts w:eastAsiaTheme="minorEastAsia"/>
          </w:rPr>
          <w:t xml:space="preserve"> also </w:t>
        </w:r>
      </w:ins>
      <w:ins w:id="171" w:author="Lewis Barnett" w:date="2020-06-16T15:31:00Z">
        <w:r w:rsidR="0057481F">
          <w:rPr>
            <w:rFonts w:eastAsiaTheme="minorEastAsia"/>
          </w:rPr>
          <w:t xml:space="preserve">be extended to </w:t>
        </w:r>
      </w:ins>
      <w:ins w:id="172" w:author="Lewis Barnett" w:date="2020-06-16T15:29:00Z">
        <w:r w:rsidR="0057481F">
          <w:rPr>
            <w:rFonts w:eastAsiaTheme="minorEastAsia"/>
          </w:rPr>
          <w:t xml:space="preserve">model systems in which </w:t>
        </w:r>
      </w:ins>
      <w:ins w:id="173" w:author="Lewis Barnett" w:date="2020-06-16T15:31:00Z">
        <w:r w:rsidR="00560E72">
          <w:rPr>
            <w:rFonts w:eastAsiaTheme="minorEastAsia"/>
          </w:rPr>
          <w:t xml:space="preserve">most </w:t>
        </w:r>
      </w:ins>
      <w:ins w:id="174" w:author="Lewis Barnett" w:date="2020-06-16T15:29:00Z">
        <w:r w:rsidR="0057481F">
          <w:rPr>
            <w:rFonts w:eastAsiaTheme="minorEastAsia"/>
          </w:rPr>
          <w:t xml:space="preserve">spatially-explicit </w:t>
        </w:r>
        <w:r w:rsidR="0057481F">
          <w:rPr>
            <w:rFonts w:eastAsiaTheme="minorEastAsia"/>
          </w:rPr>
          <w:lastRenderedPageBreak/>
          <w:t>responses are highly non-linear</w:t>
        </w:r>
      </w:ins>
      <w:ins w:id="175" w:author="Lewis Barnett" w:date="2020-06-16T15:32:00Z">
        <w:r w:rsidR="00560E72">
          <w:rPr>
            <w:rFonts w:eastAsiaTheme="minorEastAsia"/>
          </w:rPr>
          <w:t xml:space="preserve"> by either modifying the model structure or by fitting separate models to </w:t>
        </w:r>
      </w:ins>
      <w:ins w:id="176"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rsidP="00E97FEF">
      <w:pPr>
        <w:spacing w:after="120" w:line="480" w:lineRule="auto"/>
        <w:ind w:firstLine="720"/>
        <w:rPr>
          <w:del w:id="177" w:author="Lewis.Barnett" w:date="2020-06-25T19:02:00Z"/>
          <w:lang w:val="en-US"/>
          <w:rPrChange w:id="178" w:author="Lewis.Barnett" w:date="2020-06-25T18:59:00Z">
            <w:rPr>
              <w:del w:id="179" w:author="Lewis.Barnett" w:date="2020-06-25T19:02:00Z"/>
            </w:rPr>
          </w:rPrChange>
        </w:rPr>
        <w:pPrChange w:id="180"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181" w:author="Lewis.Barnett" w:date="2020-06-23T14:59:00Z">
        <w:r w:rsidRPr="002D6DFC" w:rsidDel="00087449">
          <w:rPr>
            <w:i/>
          </w:rPr>
          <w:delText>spatial trend</w:delText>
        </w:r>
      </w:del>
      <w:ins w:id="182"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183"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184" w:author="Lewis.Barnett" w:date="2020-06-23T14:59:00Z">
        <w:r w:rsidR="008A2168" w:rsidDel="00087449">
          <w:delText>spatial trend</w:delText>
        </w:r>
      </w:del>
      <w:ins w:id="185" w:author="Lewis.Barnett" w:date="2020-06-23T14:59:00Z">
        <w:r w:rsidR="00087449">
          <w:t>local trend</w:t>
        </w:r>
      </w:ins>
      <w:r w:rsidR="00D42716">
        <w:t xml:space="preserve">. Given results from previous work </w:t>
      </w:r>
      <w:ins w:id="186" w:author="Lewis.Barnett" w:date="2020-06-25T18:28:00Z">
        <w:r w:rsidR="00EF6405">
          <w:t>on similar classes of models</w:t>
        </w:r>
      </w:ins>
      <w:ins w:id="187" w:author="Lewis.Barnett" w:date="2020-06-25T18:25:00Z">
        <w:r w:rsidR="00EF6405">
          <w:t xml:space="preserve"> </w:t>
        </w:r>
      </w:ins>
      <w:del w:id="188" w:author="Lewis.Barnett" w:date="2020-06-25T18:25:00Z">
        <w:r w:rsidR="00D42716" w:rsidDel="00EF6405">
          <w:delText>with state space models</w:delText>
        </w:r>
        <w:r w:rsidR="004A4795" w:rsidDel="00EF6405">
          <w:delText xml:space="preserve"> </w:delText>
        </w:r>
      </w:del>
      <w:r w:rsidR="004A4795">
        <w:fldChar w:fldCharType="begin"/>
      </w:r>
      <w:ins w:id="189"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190"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rsidR="00D42716">
        <w:t xml:space="preserve">, we focused our simulations on understanding how the magnitude of spatiotemporal variation </w:t>
      </w:r>
      <w:del w:id="191" w:author="Lewis.Barnett" w:date="2020-06-25T18:29:00Z">
        <w:r w:rsidR="00D42716" w:rsidDel="00EF6405">
          <w:delText xml:space="preserve">or </w:delText>
        </w:r>
      </w:del>
      <w:ins w:id="192" w:author="Lewis.Barnett" w:date="2020-06-25T18:29:00Z">
        <w:r w:rsidR="00EF6405">
          <w:t>and</w:t>
        </w:r>
        <w:r w:rsidR="00EF6405">
          <w:t xml:space="preserve"> </w:t>
        </w:r>
      </w:ins>
      <w:r w:rsidR="00D42716">
        <w:t xml:space="preserve">observation error variation affect our ability to recover the </w:t>
      </w:r>
      <w:del w:id="193" w:author="Lewis.Barnett" w:date="2020-06-23T14:59:00Z">
        <w:r w:rsidR="00D42716" w:rsidDel="00087449">
          <w:delText>spatial trend</w:delText>
        </w:r>
      </w:del>
      <w:ins w:id="194" w:author="Lewis.Barnett" w:date="2020-06-23T14:59:00Z">
        <w:r w:rsidR="00087449">
          <w:t>local trend</w:t>
        </w:r>
      </w:ins>
      <w:r w:rsidR="00574E5B">
        <w:t xml:space="preserve"> (details in </w:t>
      </w:r>
      <w:ins w:id="195" w:author="Lewis.Barnett" w:date="2020-06-25T18:30:00Z">
        <w:r w:rsidR="00EF6405" w:rsidRPr="00EF6405">
          <w:rPr>
            <w:lang w:val="en-US"/>
          </w:rPr>
          <w:t>Supplementary material Appendix 1</w:t>
        </w:r>
      </w:ins>
      <w:ins w:id="196" w:author="Lewis.Barnett" w:date="2020-06-25T18:38:00Z">
        <w:r w:rsidR="00655D91">
          <w:rPr>
            <w:lang w:val="en-US"/>
          </w:rPr>
          <w:t xml:space="preserve"> methods and</w:t>
        </w:r>
      </w:ins>
      <w:ins w:id="197" w:author="Lewis.Barnett" w:date="2020-06-25T18:31:00Z">
        <w:r w:rsidR="00EF6405">
          <w:rPr>
            <w:lang w:val="en-US"/>
          </w:rPr>
          <w:t xml:space="preserve"> </w:t>
        </w:r>
      </w:ins>
      <w:r w:rsidR="00574E5B">
        <w:t>Table S1)</w:t>
      </w:r>
      <w:r w:rsidR="00D42716">
        <w:t xml:space="preserve">. </w:t>
      </w:r>
      <w:ins w:id="198" w:author="Lewis.Barnett" w:date="2020-06-25T18:44:00Z">
        <w:r w:rsidR="00655D91">
          <w:t xml:space="preserve">We also performed similar sensitivity analyses to </w:t>
        </w:r>
      </w:ins>
      <w:ins w:id="199" w:author="Lewis.Barnett" w:date="2020-06-25T18:48:00Z">
        <w:r w:rsidR="00F91385">
          <w:t>verify</w:t>
        </w:r>
      </w:ins>
      <w:ins w:id="200" w:author="Lewis.Barnett" w:date="2020-06-25T18:44:00Z">
        <w:r w:rsidR="00655D91">
          <w:t xml:space="preserve"> that </w:t>
        </w:r>
      </w:ins>
      <w:ins w:id="201" w:author="Lewis.Barnett" w:date="2020-06-25T18:45:00Z">
        <w:r w:rsidR="00655D91">
          <w:t xml:space="preserve">the magnitude of spatial </w:t>
        </w:r>
        <w:r w:rsidR="00F91385">
          <w:t xml:space="preserve">variance </w:t>
        </w:r>
      </w:ins>
      <w:ins w:id="202" w:author="Lewis.Barnett" w:date="2020-06-25T18:49:00Z">
        <w:r w:rsidR="00F91385">
          <w:t xml:space="preserve">and local trend </w:t>
        </w:r>
      </w:ins>
      <w:ins w:id="203" w:author="Lewis.Barnett" w:date="2020-06-25T18:45:00Z">
        <w:r w:rsidR="00F91385">
          <w:t>would affect our ability to recover the local trend</w:t>
        </w:r>
      </w:ins>
      <w:ins w:id="204" w:author="Lewis.Barnett" w:date="2020-06-25T18:51:00Z">
        <w:r w:rsidR="00F91385">
          <w:t xml:space="preserve"> in predictable ways</w:t>
        </w:r>
      </w:ins>
      <w:ins w:id="205" w:author="Lewis.Barnett" w:date="2020-06-25T18:45:00Z">
        <w:r w:rsidR="00F91385">
          <w:t xml:space="preserve">. </w:t>
        </w:r>
      </w:ins>
      <w:del w:id="206" w:author="Lewis.Barnett" w:date="2020-06-25T18:53:00Z">
        <w:r w:rsidR="00D42716" w:rsidDel="00F91385">
          <w:delText xml:space="preserve">The </w:delText>
        </w:r>
      </w:del>
      <w:ins w:id="207" w:author="Lewis.Barnett" w:date="2020-06-25T18:53:00Z">
        <w:r w:rsidR="00F91385">
          <w:t>All</w:t>
        </w:r>
        <w:r w:rsidR="00F91385">
          <w:t xml:space="preserve"> </w:t>
        </w:r>
      </w:ins>
      <w:r w:rsidR="00D42716">
        <w:t xml:space="preserve">simulations were conducted </w:t>
      </w:r>
      <w:del w:id="208" w:author="Lewis.Barnett" w:date="2020-06-25T18:53:00Z">
        <w:r w:rsidR="00D42716" w:rsidDel="00F91385">
          <w:delText>as follows</w:delText>
        </w:r>
      </w:del>
      <w:ins w:id="209"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210" w:author="Lewis.Barnett" w:date="2020-06-23T14:59:00Z">
        <w:r w:rsidR="008A2168" w:rsidDel="00087449">
          <w:delText>spatial trend</w:delText>
        </w:r>
      </w:del>
      <w:ins w:id="211"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212" w:author="Lewis.Barnett" w:date="2020-06-23T15:00:00Z">
        <w:r w:rsidR="001F7F7D" w:rsidDel="00087449">
          <w:delText>spatial trend</w:delText>
        </w:r>
      </w:del>
      <w:ins w:id="213"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214" w:author="Lewis.Barnett" w:date="2020-06-25T18:55:00Z">
        <w:r w:rsidR="001F7F7D" w:rsidDel="00F91385">
          <w:delText xml:space="preserve">Code </w:delText>
        </w:r>
        <w:r w:rsidR="007416CC" w:rsidDel="00F91385">
          <w:delText xml:space="preserve">and data necessary </w:delText>
        </w:r>
        <w:r w:rsidR="001F7F7D" w:rsidDel="00F91385">
          <w:delText xml:space="preserve">to replicate </w:delText>
        </w:r>
      </w:del>
      <w:del w:id="215" w:author="Lewis.Barnett" w:date="2020-06-25T18:54:00Z">
        <w:r w:rsidR="001F7F7D" w:rsidDel="00F91385">
          <w:delText xml:space="preserve">this </w:delText>
        </w:r>
      </w:del>
      <w:del w:id="216" w:author="Lewis.Barnett" w:date="2020-06-25T18:55:00Z">
        <w:r w:rsidR="001F7F7D" w:rsidDel="00F91385">
          <w:delText>analys</w:delText>
        </w:r>
      </w:del>
      <w:del w:id="217" w:author="Lewis.Barnett" w:date="2020-06-25T18:54:00Z">
        <w:r w:rsidR="001F7F7D" w:rsidDel="00F91385">
          <w:delText>i</w:delText>
        </w:r>
      </w:del>
      <w:del w:id="218"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lastRenderedPageBreak/>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1052F42A" w:rsidR="009C4CF6" w:rsidRPr="00BA2C9A" w:rsidRDefault="006F0F50" w:rsidP="00D26510">
      <w:pPr>
        <w:spacing w:after="120" w:line="480" w:lineRule="auto"/>
      </w:pPr>
      <w:r w:rsidRPr="00BA2C9A">
        <w:t>As an example</w:t>
      </w:r>
      <w:r w:rsidR="00F10C90" w:rsidRPr="00BA2C9A">
        <w:t xml:space="preserve"> of how the </w:t>
      </w:r>
      <w:del w:id="219" w:author="Lewis.Barnett" w:date="2020-06-23T15:00:00Z">
        <w:r w:rsidR="00F10C90" w:rsidRPr="00BA2C9A" w:rsidDel="00087449">
          <w:delText>spatial trend</w:delText>
        </w:r>
      </w:del>
      <w:ins w:id="220"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221"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222"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223" w:author="Lewis.Barnett" w:date="2020-06-23T15:20:00Z">
        <w:r w:rsidR="0083649F">
          <w:t xml:space="preserve">The </w:t>
        </w:r>
      </w:ins>
      <w:ins w:id="224" w:author="Lewis.Barnett" w:date="2020-06-23T15:28:00Z">
        <w:r w:rsidR="0083649F">
          <w:t xml:space="preserve">annual </w:t>
        </w:r>
      </w:ins>
      <w:ins w:id="225" w:author="Lewis.Barnett" w:date="2020-06-23T15:20:00Z">
        <w:r w:rsidR="0083649F">
          <w:t xml:space="preserve">survey </w:t>
        </w:r>
      </w:ins>
      <w:ins w:id="226" w:author="Lewis.Barnett" w:date="2020-06-23T15:26:00Z">
        <w:r w:rsidR="0083649F">
          <w:t>uses a stratified random sampling design, with strata defined by depth and latitude</w:t>
        </w:r>
      </w:ins>
      <w:ins w:id="227" w:author="Lewis.Barnett" w:date="2020-06-23T15:27:00Z">
        <w:r w:rsidR="0083649F">
          <w:t>,</w:t>
        </w:r>
      </w:ins>
      <w:ins w:id="228" w:author="Lewis.Barnett" w:date="2020-06-23T15:26:00Z">
        <w:r w:rsidR="0083649F">
          <w:t xml:space="preserve"> </w:t>
        </w:r>
      </w:ins>
      <w:ins w:id="229" w:author="Lewis.Barnett" w:date="2020-06-23T15:27:00Z">
        <w:r w:rsidR="0083649F">
          <w:t xml:space="preserve">to estimate population density </w:t>
        </w:r>
      </w:ins>
      <w:ins w:id="230" w:author="Lewis.Barnett" w:date="2020-06-23T15:29:00Z">
        <w:r w:rsidR="0083649F">
          <w:t xml:space="preserve">(in terms of catch </w:t>
        </w:r>
        <w:r w:rsidR="00A26076">
          <w:t>per area swept by the net</w:t>
        </w:r>
        <w:r w:rsidR="0083649F">
          <w:t xml:space="preserve">) </w:t>
        </w:r>
      </w:ins>
      <w:ins w:id="231" w:author="Lewis.Barnett" w:date="2020-06-23T15:27:00Z">
        <w:r w:rsidR="0083649F">
          <w:t>along</w:t>
        </w:r>
      </w:ins>
      <w:ins w:id="232" w:author="Lewis.Barnett" w:date="2020-06-23T15:20:00Z">
        <w:r w:rsidR="0083649F">
          <w:t xml:space="preserve"> the continental shelf and upper slope </w:t>
        </w:r>
      </w:ins>
      <w:ins w:id="233" w:author="Lewis.Barnett" w:date="2020-06-23T15:26:00Z">
        <w:r w:rsidR="0083649F">
          <w:t xml:space="preserve">(from 55-1280 m depth) </w:t>
        </w:r>
      </w:ins>
      <w:ins w:id="234" w:author="Lewis.Barnett" w:date="2020-06-23T15:24:00Z">
        <w:r w:rsidR="0083649F">
          <w:t>of California, Oregon, and Washington</w:t>
        </w:r>
      </w:ins>
      <w:ins w:id="235" w:author="Lewis.Barnett" w:date="2020-06-23T15:25:00Z">
        <w:r w:rsidR="0083649F">
          <w:t xml:space="preserve"> state</w:t>
        </w:r>
      </w:ins>
      <w:ins w:id="236" w:author="Lewis.Barnett" w:date="2020-06-23T15:28:00Z">
        <w:r w:rsidR="0083649F">
          <w:t>.</w:t>
        </w:r>
      </w:ins>
      <w:ins w:id="237" w:author="Lewis.Barnett" w:date="2020-06-23T15:24:00Z">
        <w:r w:rsidR="0083649F">
          <w:t xml:space="preserve"> </w:t>
        </w:r>
      </w:ins>
      <w:ins w:id="238" w:author="Lewis.Barnett" w:date="2020-06-23T15:30:00Z">
        <w:r w:rsidR="00A26076">
          <w:t>Roughly 650 tows (</w:t>
        </w:r>
      </w:ins>
      <w:ins w:id="239" w:author="Lewis.Barnett" w:date="2020-06-23T15:31:00Z">
        <w:r w:rsidR="00A26076">
          <w:t>the unit of observation</w:t>
        </w:r>
      </w:ins>
      <w:ins w:id="240" w:author="Lewis.Barnett" w:date="2020-06-23T15:30:00Z">
        <w:r w:rsidR="00A26076">
          <w:t xml:space="preserve">) </w:t>
        </w:r>
      </w:ins>
      <w:ins w:id="241" w:author="Lewis.Barnett" w:date="2020-06-23T15:31:00Z">
        <w:r w:rsidR="00A26076">
          <w:t xml:space="preserve">are performed </w:t>
        </w:r>
      </w:ins>
      <w:ins w:id="242" w:author="Lewis.Barnett" w:date="2020-06-23T15:23:00Z">
        <w:r w:rsidR="0083649F">
          <w:t xml:space="preserve">during two passes from north to south, typically </w:t>
        </w:r>
      </w:ins>
      <w:ins w:id="243" w:author="Lewis.Barnett" w:date="2020-06-23T15:32:00Z">
        <w:r w:rsidR="00A26076">
          <w:t xml:space="preserve">occurring </w:t>
        </w:r>
      </w:ins>
      <w:ins w:id="244" w:author="Lewis.Barnett" w:date="2020-06-23T15:23:00Z">
        <w:r w:rsidR="0083649F">
          <w:t xml:space="preserve">between </w:t>
        </w:r>
        <w:r w:rsidR="00A26076">
          <w:t>late May and the end of October</w:t>
        </w:r>
      </w:ins>
      <w:ins w:id="245"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246" w:author="Lewis Barnett" w:date="2020-06-16T14:27:00Z">
        <w:r w:rsidR="003C0549">
          <w: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247" w:author="Lewis Barnett" w:date="2020-06-16T14:27:00Z">
        <w:r w:rsidR="00D15182" w:rsidRPr="00BA2C9A" w:rsidDel="003C0549">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9"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248" w:author="Lewis Barnett" w:date="2020-06-16T14:27:00Z">
        <w:r w:rsidR="003C0549">
          <w: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249" w:author="Lewis Barnett" w:date="2020-06-16T14:27:00Z">
        <w:r w:rsidR="00D15182" w:rsidRPr="00BA2C9A" w:rsidDel="003C0549">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68D86815" w:rsidR="00465A85" w:rsidRDefault="00047600" w:rsidP="00046B6F">
      <w:pPr>
        <w:spacing w:after="120" w:line="480" w:lineRule="auto"/>
        <w:ind w:firstLine="720"/>
        <w:rPr>
          <w:ins w:id="250" w:author="Lewis.Barnett" w:date="2020-06-25T19:07:00Z"/>
        </w:rPr>
        <w:pPrChange w:id="251" w:author="Lewis.Barnett" w:date="2020-06-25T19:23:00Z">
          <w:pPr>
            <w:spacing w:after="120" w:line="480" w:lineRule="auto"/>
            <w:ind w:firstLine="720"/>
          </w:pPr>
        </w:pPrChange>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252" w:author="Lewis.Barnett" w:date="2020-06-23T15:00:00Z">
        <w:r w:rsidR="00584268" w:rsidRPr="00BA2C9A" w:rsidDel="00087449">
          <w:delText xml:space="preserve">spatial </w:delText>
        </w:r>
        <w:r w:rsidR="009B4FC6" w:rsidRPr="00BA2C9A" w:rsidDel="00087449">
          <w:delText>trend</w:delText>
        </w:r>
      </w:del>
      <w:ins w:id="253" w:author="Lewis.Barnett" w:date="2020-06-23T15:00:00Z">
        <w:r w:rsidR="00087449">
          <w:t>local trend</w:t>
        </w:r>
      </w:ins>
      <w:r w:rsidR="009B4FC6" w:rsidRPr="00BA2C9A">
        <w:t xml:space="preserve"> to each species</w:t>
      </w:r>
      <w:r w:rsidRPr="00BA2C9A">
        <w:t xml:space="preserve"> to evaluate whether the </w:t>
      </w:r>
      <w:del w:id="254" w:author="Lewis.Barnett" w:date="2020-06-23T15:00:00Z">
        <w:r w:rsidRPr="00BA2C9A" w:rsidDel="00087449">
          <w:delText>spatial trend</w:delText>
        </w:r>
      </w:del>
      <w:ins w:id="255"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w:t>
      </w:r>
      <w:r w:rsidR="00373951" w:rsidRPr="00BA2C9A">
        <w:lastRenderedPageBreak/>
        <w:t xml:space="preserve">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256" w:author="Lewis Barnett" w:date="2020-06-16T14:27:00Z">
        <w:r w:rsidR="003C0549">
          <w: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257" w:author="Lewis Barnett" w:date="2020-06-16T14:27:00Z">
        <w:r w:rsidR="00D15182" w:rsidRPr="00BA2C9A" w:rsidDel="003C0549">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258" w:author="Lewis.Barnett" w:date="2020-06-25T19:23:00Z">
        <w:r w:rsidR="00046B6F" w:rsidRPr="00BA2C9A">
          <w:t xml:space="preserve">The inclusion of year as a factor centered each of the estimated spatiotemporal fields to have mean zero. </w:t>
        </w:r>
      </w:ins>
      <w:ins w:id="259" w:author="Lewis.Barnett" w:date="2020-06-25T19:29:00Z">
        <w:r w:rsidR="00046B6F">
          <w:t>Below w</w:t>
        </w:r>
      </w:ins>
      <w:ins w:id="260" w:author="Lewis.Barnett" w:date="2020-06-25T19:26:00Z">
        <w:r w:rsidR="00046B6F">
          <w:t xml:space="preserve">e describe </w:t>
        </w:r>
      </w:ins>
      <w:ins w:id="261" w:author="Lewis.Barnett" w:date="2020-06-25T19:29:00Z">
        <w:r w:rsidR="00046B6F">
          <w:t xml:space="preserve">in detail </w:t>
        </w:r>
      </w:ins>
      <w:ins w:id="262" w:author="Lewis.Barnett" w:date="2020-06-25T19:26:00Z">
        <w:r w:rsidR="00046B6F">
          <w:t>the full model including the local trend</w:t>
        </w:r>
      </w:ins>
      <w:ins w:id="263" w:author="Lewis.Barnett" w:date="2020-06-25T19:27:00Z">
        <w:r w:rsidR="00046B6F">
          <w:t>.</w:t>
        </w:r>
      </w:ins>
    </w:p>
    <w:p w14:paraId="5436BD8F" w14:textId="1BEBBCD7" w:rsidR="00465A85" w:rsidRDefault="005E1879" w:rsidP="00D26510">
      <w:pPr>
        <w:spacing w:after="120" w:line="480" w:lineRule="auto"/>
        <w:ind w:firstLine="720"/>
        <w:rPr>
          <w:ins w:id="264" w:author="Lewis.Barnett" w:date="2020-06-25T19:09:00Z"/>
        </w:rPr>
      </w:pPr>
      <w:del w:id="265"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266" w:author="Lewis Barnett" w:date="2020-06-16T14:27:00Z">
        <w:del w:id="267"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268"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269" w:author="Lewis.Barnett" w:date="2020-06-25T19:08:00Z">
                <w:rPr>
                  <w:rFonts w:ascii="Cambria Math" w:hAnsi="Cambria Math"/>
                  <w:lang w:val="en-US"/>
                </w:rPr>
              </w:ins>
            </m:ctrlPr>
          </m:sSubPr>
          <m:e>
            <m:r>
              <w:ins w:id="270" w:author="Lewis.Barnett" w:date="2020-06-25T19:08:00Z">
                <w:rPr>
                  <w:rFonts w:ascii="Cambria Math" w:hAnsi="Cambria Math"/>
                  <w:lang w:val="en-US"/>
                </w:rPr>
                <m:t>y</m:t>
              </w:ins>
            </m:r>
          </m:e>
          <m:sub>
            <m:r>
              <w:ins w:id="271" w:author="Lewis.Barnett" w:date="2020-06-25T19:08:00Z">
                <w:rPr>
                  <w:rFonts w:ascii="Cambria Math" w:hAnsi="Cambria Math"/>
                  <w:lang w:val="en-US"/>
                </w:rPr>
                <m:t>s,t</m:t>
              </w:ins>
            </m:r>
          </m:sub>
        </m:sSub>
      </m:oMath>
      <w:ins w:id="272"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273"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274"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ins w:id="275" w:author="Lewis.Barnett" w:date="2020-06-25T19:09:00Z">
        <w:r w:rsidR="00465A85">
          <w:t>:</w:t>
        </w:r>
      </w:ins>
    </w:p>
    <w:commentRangeStart w:id="276"/>
    <w:p w14:paraId="75481437" w14:textId="2C01E5B3" w:rsidR="00465A85" w:rsidRPr="00465A85" w:rsidRDefault="00465A85" w:rsidP="00465A85">
      <w:pPr>
        <w:spacing w:after="120" w:line="480" w:lineRule="auto"/>
        <w:ind w:firstLine="720"/>
        <w:rPr>
          <w:ins w:id="277" w:author="Lewis.Barnett" w:date="2020-06-25T19:09:00Z"/>
          <w:lang w:val="en-US"/>
        </w:rPr>
      </w:pPr>
      <m:oMathPara>
        <m:oMathParaPr>
          <m:jc m:val="center"/>
        </m:oMathParaPr>
        <m:oMath>
          <m:m>
            <m:mPr>
              <m:plcHide m:val="1"/>
              <m:mcs>
                <m:mc>
                  <m:mcPr>
                    <m:count m:val="1"/>
                    <m:mcJc m:val="right"/>
                  </m:mcPr>
                </m:mc>
                <m:mc>
                  <m:mcPr>
                    <m:count m:val="1"/>
                    <m:mcJc m:val="left"/>
                  </m:mcPr>
                </m:mc>
              </m:mcs>
              <m:ctrlPr>
                <w:ins w:id="278" w:author="Lewis.Barnett" w:date="2020-06-25T19:09:00Z">
                  <w:rPr>
                    <w:rFonts w:ascii="Cambria Math" w:hAnsi="Cambria Math"/>
                    <w:lang w:val="en-US"/>
                  </w:rPr>
                </w:ins>
              </m:ctrlPr>
            </m:mPr>
            <m:mr>
              <m:e>
                <m:sSub>
                  <m:sSubPr>
                    <m:ctrlPr>
                      <w:ins w:id="279" w:author="Lewis.Barnett" w:date="2020-06-25T19:09:00Z">
                        <w:rPr>
                          <w:rFonts w:ascii="Cambria Math" w:hAnsi="Cambria Math"/>
                          <w:lang w:val="en-US"/>
                        </w:rPr>
                      </w:ins>
                    </m:ctrlPr>
                  </m:sSubPr>
                  <m:e>
                    <m:r>
                      <w:ins w:id="280" w:author="Lewis.Barnett" w:date="2020-06-25T19:09:00Z">
                        <w:rPr>
                          <w:rFonts w:ascii="Cambria Math" w:hAnsi="Cambria Math"/>
                          <w:lang w:val="en-US"/>
                        </w:rPr>
                        <m:t>y</m:t>
                      </w:ins>
                    </m:r>
                  </m:e>
                  <m:sub>
                    <m:r>
                      <w:ins w:id="281" w:author="Lewis.Barnett" w:date="2020-06-25T19:09:00Z">
                        <w:rPr>
                          <w:rFonts w:ascii="Cambria Math" w:hAnsi="Cambria Math"/>
                          <w:lang w:val="en-US"/>
                        </w:rPr>
                        <m:t>s,t</m:t>
                      </w:ins>
                    </m:r>
                  </m:sub>
                </m:sSub>
              </m:e>
              <m:e>
                <m:r>
                  <w:ins w:id="282" w:author="Lewis.Barnett" w:date="2020-06-25T19:09:00Z">
                    <w:rPr>
                      <w:rFonts w:ascii="Cambria Math" w:hAnsi="Cambria Math"/>
                      <w:lang w:val="en-US"/>
                    </w:rPr>
                    <m:t>∼</m:t>
                  </w:ins>
                </m:r>
                <m:r>
                  <w:ins w:id="283" w:author="Lewis.Barnett" w:date="2020-06-25T19:09:00Z">
                    <m:rPr>
                      <m:nor/>
                    </m:rPr>
                    <w:rPr>
                      <w:lang w:val="en-US"/>
                    </w:rPr>
                    <m:t>Tweedie</m:t>
                  </w:ins>
                </m:r>
                <m:d>
                  <m:dPr>
                    <m:ctrlPr>
                      <w:ins w:id="284" w:author="Lewis.Barnett" w:date="2020-06-25T19:09:00Z">
                        <w:rPr>
                          <w:rFonts w:ascii="Cambria Math" w:hAnsi="Cambria Math"/>
                          <w:lang w:val="en-US"/>
                        </w:rPr>
                      </w:ins>
                    </m:ctrlPr>
                  </m:dPr>
                  <m:e>
                    <m:sSub>
                      <m:sSubPr>
                        <m:ctrlPr>
                          <w:ins w:id="285" w:author="Lewis.Barnett" w:date="2020-06-25T19:09:00Z">
                            <w:rPr>
                              <w:rFonts w:ascii="Cambria Math" w:hAnsi="Cambria Math"/>
                              <w:lang w:val="en-US"/>
                            </w:rPr>
                          </w:ins>
                        </m:ctrlPr>
                      </m:sSubPr>
                      <m:e>
                        <m:r>
                          <w:ins w:id="286" w:author="Lewis.Barnett" w:date="2020-06-25T19:09:00Z">
                            <w:rPr>
                              <w:rFonts w:ascii="Cambria Math" w:hAnsi="Cambria Math"/>
                              <w:lang w:val="en-US"/>
                            </w:rPr>
                            <m:t>μ</m:t>
                          </w:ins>
                        </m:r>
                      </m:e>
                      <m:sub>
                        <m:r>
                          <w:ins w:id="287" w:author="Lewis.Barnett" w:date="2020-06-25T19:09:00Z">
                            <w:rPr>
                              <w:rFonts w:ascii="Cambria Math" w:hAnsi="Cambria Math"/>
                              <w:lang w:val="en-US"/>
                            </w:rPr>
                            <m:t>s,t</m:t>
                          </w:ins>
                        </m:r>
                      </m:sub>
                    </m:sSub>
                    <m:r>
                      <w:ins w:id="288" w:author="Lewis.Barnett" w:date="2020-06-25T19:09:00Z">
                        <w:rPr>
                          <w:rFonts w:ascii="Cambria Math" w:hAnsi="Cambria Math"/>
                          <w:lang w:val="en-US"/>
                        </w:rPr>
                        <m:t>,p,ϕ</m:t>
                      </w:ins>
                    </m:r>
                  </m:e>
                </m:d>
                <m:r>
                  <w:ins w:id="289" w:author="Lewis.Barnett" w:date="2020-06-25T19:09:00Z">
                    <w:rPr>
                      <w:rFonts w:ascii="Cambria Math" w:hAnsi="Cambria Math"/>
                      <w:lang w:val="en-US"/>
                    </w:rPr>
                    <m:t>, 1&lt;p&lt;2 ,</m:t>
                  </w:ins>
                </m:r>
              </m:e>
            </m:mr>
            <m:mr>
              <m:e>
                <m:sSub>
                  <m:sSubPr>
                    <m:ctrlPr>
                      <w:ins w:id="290" w:author="Lewis.Barnett" w:date="2020-06-25T19:09:00Z">
                        <w:rPr>
                          <w:rFonts w:ascii="Cambria Math" w:hAnsi="Cambria Math"/>
                          <w:lang w:val="en-US"/>
                        </w:rPr>
                      </w:ins>
                    </m:ctrlPr>
                  </m:sSubPr>
                  <m:e>
                    <m:r>
                      <w:ins w:id="291" w:author="Lewis.Barnett" w:date="2020-06-25T19:09:00Z">
                        <w:rPr>
                          <w:rFonts w:ascii="Cambria Math" w:hAnsi="Cambria Math"/>
                          <w:lang w:val="en-US"/>
                        </w:rPr>
                        <m:t>μ</m:t>
                      </w:ins>
                    </m:r>
                  </m:e>
                  <m:sub>
                    <m:r>
                      <w:ins w:id="292" w:author="Lewis.Barnett" w:date="2020-06-25T19:09:00Z">
                        <w:rPr>
                          <w:rFonts w:ascii="Cambria Math" w:hAnsi="Cambria Math"/>
                          <w:lang w:val="en-US"/>
                        </w:rPr>
                        <m:t>s,t</m:t>
                      </w:ins>
                    </m:r>
                  </m:sub>
                </m:sSub>
              </m:e>
              <m:e>
                <m:r>
                  <w:ins w:id="293" w:author="Lewis.Barnett" w:date="2020-06-25T19:09:00Z">
                    <w:rPr>
                      <w:rFonts w:ascii="Cambria Math" w:hAnsi="Cambria Math"/>
                      <w:lang w:val="en-US"/>
                    </w:rPr>
                    <m:t>=</m:t>
                  </w:ins>
                </m:r>
                <m:r>
                  <w:ins w:id="294" w:author="Lewis.Barnett" w:date="2020-06-25T19:09:00Z">
                    <m:rPr>
                      <m:nor/>
                    </m:rPr>
                    <w:rPr>
                      <w:lang w:val="en-US"/>
                    </w:rPr>
                    <m:t>exp</m:t>
                  </w:ins>
                </m:r>
                <m:d>
                  <m:dPr>
                    <m:ctrlPr>
                      <w:ins w:id="295" w:author="Lewis.Barnett" w:date="2020-06-25T19:09:00Z">
                        <w:rPr>
                          <w:rFonts w:ascii="Cambria Math" w:hAnsi="Cambria Math"/>
                          <w:lang w:val="en-US"/>
                        </w:rPr>
                      </w:ins>
                    </m:ctrlPr>
                  </m:dPr>
                  <m:e>
                    <m:sSub>
                      <m:sSubPr>
                        <m:ctrlPr>
                          <w:ins w:id="296" w:author="Lewis.Barnett" w:date="2020-06-25T19:09:00Z">
                            <w:rPr>
                              <w:rFonts w:ascii="Cambria Math" w:hAnsi="Cambria Math"/>
                              <w:lang w:val="en-US"/>
                            </w:rPr>
                          </w:ins>
                        </m:ctrlPr>
                      </m:sSubPr>
                      <m:e>
                        <m:r>
                          <w:ins w:id="297" w:author="Lewis.Barnett" w:date="2020-06-25T19:09:00Z">
                            <w:rPr>
                              <w:rFonts w:ascii="Cambria Math" w:hAnsi="Cambria Math"/>
                              <w:lang w:val="en-US"/>
                            </w:rPr>
                            <m:t>α</m:t>
                          </w:ins>
                        </m:r>
                      </m:e>
                      <m:sub>
                        <m:r>
                          <w:ins w:id="298" w:author="Lewis.Barnett" w:date="2020-06-25T19:09:00Z">
                            <w:rPr>
                              <w:rFonts w:ascii="Cambria Math" w:hAnsi="Cambria Math"/>
                              <w:lang w:val="en-US"/>
                            </w:rPr>
                            <m:t>t</m:t>
                          </w:ins>
                        </m:r>
                      </m:sub>
                    </m:sSub>
                    <m:r>
                      <w:ins w:id="299" w:author="Lewis.Barnett" w:date="2020-06-25T19:09:00Z">
                        <w:rPr>
                          <w:rFonts w:ascii="Cambria Math" w:hAnsi="Cambria Math"/>
                          <w:lang w:val="en-US"/>
                        </w:rPr>
                        <m:t>+</m:t>
                      </w:ins>
                    </m:r>
                    <m:sSub>
                      <m:sSubPr>
                        <m:ctrlPr>
                          <w:ins w:id="300" w:author="Lewis.Barnett" w:date="2020-06-25T19:09:00Z">
                            <w:rPr>
                              <w:rFonts w:ascii="Cambria Math" w:hAnsi="Cambria Math"/>
                              <w:lang w:val="en-US"/>
                            </w:rPr>
                          </w:ins>
                        </m:ctrlPr>
                      </m:sSubPr>
                      <m:e>
                        <m:r>
                          <w:ins w:id="301" w:author="Lewis.Barnett" w:date="2020-06-25T19:09:00Z">
                            <w:rPr>
                              <w:rFonts w:ascii="Cambria Math" w:hAnsi="Cambria Math"/>
                              <w:lang w:val="en-US"/>
                            </w:rPr>
                            <m:t>β</m:t>
                          </w:ins>
                        </m:r>
                      </m:e>
                      <m:sub>
                        <m:r>
                          <w:ins w:id="302" w:author="Lewis.Barnett" w:date="2020-06-25T19:09:00Z">
                            <w:rPr>
                              <w:rFonts w:ascii="Cambria Math" w:hAnsi="Cambria Math"/>
                              <w:lang w:val="en-US"/>
                            </w:rPr>
                            <m:t>1</m:t>
                          </w:ins>
                        </m:r>
                      </m:sub>
                    </m:sSub>
                    <m:sSub>
                      <m:sSubPr>
                        <m:ctrlPr>
                          <w:ins w:id="303" w:author="Lewis.Barnett" w:date="2020-06-25T19:09:00Z">
                            <w:rPr>
                              <w:rFonts w:ascii="Cambria Math" w:hAnsi="Cambria Math"/>
                              <w:lang w:val="en-US"/>
                            </w:rPr>
                          </w:ins>
                        </m:ctrlPr>
                      </m:sSubPr>
                      <m:e>
                        <m:r>
                          <w:ins w:id="304" w:author="Lewis.Barnett" w:date="2020-06-25T19:09:00Z">
                            <w:rPr>
                              <w:rFonts w:ascii="Cambria Math" w:hAnsi="Cambria Math"/>
                              <w:lang w:val="en-US"/>
                            </w:rPr>
                            <m:t>D</m:t>
                          </w:ins>
                        </m:r>
                      </m:e>
                      <m:sub>
                        <m:r>
                          <w:ins w:id="305" w:author="Lewis.Barnett" w:date="2020-06-25T19:09:00Z">
                            <w:rPr>
                              <w:rFonts w:ascii="Cambria Math" w:hAnsi="Cambria Math"/>
                              <w:lang w:val="en-US"/>
                            </w:rPr>
                            <m:t>s,t</m:t>
                          </w:ins>
                        </m:r>
                      </m:sub>
                    </m:sSub>
                    <m:r>
                      <w:ins w:id="306" w:author="Lewis.Barnett" w:date="2020-06-25T19:09:00Z">
                        <w:rPr>
                          <w:rFonts w:ascii="Cambria Math" w:hAnsi="Cambria Math"/>
                          <w:lang w:val="en-US"/>
                        </w:rPr>
                        <m:t>+</m:t>
                      </w:ins>
                    </m:r>
                    <m:sSub>
                      <m:sSubPr>
                        <m:ctrlPr>
                          <w:ins w:id="307" w:author="Lewis.Barnett" w:date="2020-06-25T19:09:00Z">
                            <w:rPr>
                              <w:rFonts w:ascii="Cambria Math" w:hAnsi="Cambria Math"/>
                              <w:lang w:val="en-US"/>
                            </w:rPr>
                          </w:ins>
                        </m:ctrlPr>
                      </m:sSubPr>
                      <m:e>
                        <m:r>
                          <w:ins w:id="308" w:author="Lewis.Barnett" w:date="2020-06-25T19:09:00Z">
                            <w:rPr>
                              <w:rFonts w:ascii="Cambria Math" w:hAnsi="Cambria Math"/>
                              <w:lang w:val="en-US"/>
                            </w:rPr>
                            <m:t>β</m:t>
                          </w:ins>
                        </m:r>
                      </m:e>
                      <m:sub>
                        <m:r>
                          <w:ins w:id="309" w:author="Lewis.Barnett" w:date="2020-06-25T19:09:00Z">
                            <w:rPr>
                              <w:rFonts w:ascii="Cambria Math" w:hAnsi="Cambria Math"/>
                              <w:lang w:val="en-US"/>
                            </w:rPr>
                            <m:t>2</m:t>
                          </w:ins>
                        </m:r>
                      </m:sub>
                    </m:sSub>
                    <m:sSubSup>
                      <m:sSubSupPr>
                        <m:ctrlPr>
                          <w:ins w:id="310" w:author="Lewis.Barnett" w:date="2020-06-25T19:09:00Z">
                            <w:rPr>
                              <w:rFonts w:ascii="Cambria Math" w:hAnsi="Cambria Math"/>
                              <w:lang w:val="en-US"/>
                            </w:rPr>
                          </w:ins>
                        </m:ctrlPr>
                      </m:sSubSupPr>
                      <m:e>
                        <m:r>
                          <w:ins w:id="311" w:author="Lewis.Barnett" w:date="2020-06-25T19:09:00Z">
                            <w:rPr>
                              <w:rFonts w:ascii="Cambria Math" w:hAnsi="Cambria Math"/>
                              <w:lang w:val="en-US"/>
                            </w:rPr>
                            <m:t>D</m:t>
                          </w:ins>
                        </m:r>
                      </m:e>
                      <m:sub>
                        <m:r>
                          <w:ins w:id="312" w:author="Lewis.Barnett" w:date="2020-06-25T19:09:00Z">
                            <w:rPr>
                              <w:rFonts w:ascii="Cambria Math" w:hAnsi="Cambria Math"/>
                              <w:lang w:val="en-US"/>
                            </w:rPr>
                            <m:t>s,t</m:t>
                          </w:ins>
                        </m:r>
                      </m:sub>
                      <m:sup>
                        <m:r>
                          <w:ins w:id="313" w:author="Lewis.Barnett" w:date="2020-06-25T19:09:00Z">
                            <w:rPr>
                              <w:rFonts w:ascii="Cambria Math" w:hAnsi="Cambria Math"/>
                              <w:lang w:val="en-US"/>
                            </w:rPr>
                            <m:t>2</m:t>
                          </w:ins>
                        </m:r>
                      </m:sup>
                    </m:sSubSup>
                    <m:r>
                      <w:ins w:id="314" w:author="Lewis.Barnett" w:date="2020-06-25T19:09:00Z">
                        <w:rPr>
                          <w:rFonts w:ascii="Cambria Math" w:hAnsi="Cambria Math"/>
                          <w:lang w:val="en-US"/>
                        </w:rPr>
                        <m:t>+</m:t>
                      </w:ins>
                    </m:r>
                    <m:sSub>
                      <m:sSubPr>
                        <m:ctrlPr>
                          <w:ins w:id="315" w:author="Lewis.Barnett" w:date="2020-06-25T19:09:00Z">
                            <w:rPr>
                              <w:rFonts w:ascii="Cambria Math" w:hAnsi="Cambria Math"/>
                              <w:lang w:val="en-US"/>
                            </w:rPr>
                          </w:ins>
                        </m:ctrlPr>
                      </m:sSubPr>
                      <m:e>
                        <m:r>
                          <w:ins w:id="316" w:author="Lewis.Barnett" w:date="2020-06-25T19:09:00Z">
                            <w:rPr>
                              <w:rFonts w:ascii="Cambria Math" w:hAnsi="Cambria Math"/>
                              <w:lang w:val="en-US"/>
                            </w:rPr>
                            <m:t>ω</m:t>
                          </w:ins>
                        </m:r>
                      </m:e>
                      <m:sub>
                        <m:r>
                          <w:ins w:id="317" w:author="Lewis.Barnett" w:date="2020-06-25T19:09:00Z">
                            <w:rPr>
                              <w:rFonts w:ascii="Cambria Math" w:hAnsi="Cambria Math"/>
                              <w:lang w:val="en-US"/>
                            </w:rPr>
                            <m:t>s</m:t>
                          </w:ins>
                        </m:r>
                      </m:sub>
                    </m:sSub>
                    <m:r>
                      <w:ins w:id="318" w:author="Lewis.Barnett" w:date="2020-06-25T19:09:00Z">
                        <w:rPr>
                          <w:rFonts w:ascii="Cambria Math" w:hAnsi="Cambria Math"/>
                          <w:lang w:val="en-US"/>
                        </w:rPr>
                        <m:t>+</m:t>
                      </w:ins>
                    </m:r>
                    <m:sSub>
                      <m:sSubPr>
                        <m:ctrlPr>
                          <w:ins w:id="319" w:author="Lewis.Barnett" w:date="2020-06-25T19:09:00Z">
                            <w:rPr>
                              <w:rFonts w:ascii="Cambria Math" w:hAnsi="Cambria Math"/>
                              <w:lang w:val="en-US"/>
                            </w:rPr>
                          </w:ins>
                        </m:ctrlPr>
                      </m:sSubPr>
                      <m:e>
                        <m:r>
                          <w:ins w:id="320" w:author="Lewis.Barnett" w:date="2020-06-25T19:09:00Z">
                            <w:rPr>
                              <w:rFonts w:ascii="Cambria Math" w:hAnsi="Cambria Math"/>
                              <w:lang w:val="en-US"/>
                            </w:rPr>
                            <m:t>ϵ</m:t>
                          </w:ins>
                        </m:r>
                      </m:e>
                      <m:sub>
                        <m:r>
                          <w:ins w:id="321" w:author="Lewis.Barnett" w:date="2020-06-25T19:09:00Z">
                            <w:rPr>
                              <w:rFonts w:ascii="Cambria Math" w:hAnsi="Cambria Math"/>
                              <w:lang w:val="en-US"/>
                            </w:rPr>
                            <m:t>s,t</m:t>
                          </w:ins>
                        </m:r>
                      </m:sub>
                    </m:sSub>
                    <m:r>
                      <w:ins w:id="322" w:author="Lewis.Barnett" w:date="2020-06-25T19:09:00Z">
                        <w:rPr>
                          <w:rFonts w:ascii="Cambria Math" w:hAnsi="Cambria Math"/>
                          <w:lang w:val="en-US"/>
                        </w:rPr>
                        <m:t>+</m:t>
                      </w:ins>
                    </m:r>
                    <m:sSub>
                      <m:sSubPr>
                        <m:ctrlPr>
                          <w:ins w:id="323" w:author="Lewis.Barnett" w:date="2020-06-25T19:09:00Z">
                            <w:rPr>
                              <w:rFonts w:ascii="Cambria Math" w:hAnsi="Cambria Math"/>
                              <w:lang w:val="en-US"/>
                            </w:rPr>
                          </w:ins>
                        </m:ctrlPr>
                      </m:sSubPr>
                      <m:e>
                        <m:r>
                          <w:ins w:id="324" w:author="Lewis.Barnett" w:date="2020-06-25T19:09:00Z">
                            <w:rPr>
                              <w:rFonts w:ascii="Cambria Math" w:hAnsi="Cambria Math"/>
                              <w:lang w:val="en-US"/>
                            </w:rPr>
                            <m:t>ζ</m:t>
                          </w:ins>
                        </m:r>
                      </m:e>
                      <m:sub>
                        <m:r>
                          <w:ins w:id="325" w:author="Lewis.Barnett" w:date="2020-06-25T19:09:00Z">
                            <w:rPr>
                              <w:rFonts w:ascii="Cambria Math" w:hAnsi="Cambria Math"/>
                              <w:lang w:val="en-US"/>
                            </w:rPr>
                            <m:t>s</m:t>
                          </w:ins>
                        </m:r>
                      </m:sub>
                    </m:sSub>
                    <m:r>
                      <w:ins w:id="326" w:author="Lewis.Barnett" w:date="2020-06-25T19:09:00Z">
                        <w:rPr>
                          <w:rFonts w:ascii="Cambria Math" w:hAnsi="Cambria Math"/>
                          <w:lang w:val="en-US"/>
                        </w:rPr>
                        <m:t>t</m:t>
                      </w:ins>
                    </m:r>
                  </m:e>
                </m:d>
                <m:r>
                  <w:ins w:id="327" w:author="Lewis.Barnett" w:date="2020-06-25T19:09:00Z">
                    <w:rPr>
                      <w:rFonts w:ascii="Cambria Math" w:hAnsi="Cambria Math"/>
                      <w:lang w:val="en-US"/>
                    </w:rPr>
                    <m:t>,</m:t>
                  </w:ins>
                </m:r>
              </m:e>
            </m:mr>
            <m:mr>
              <m:e>
                <m:r>
                  <w:ins w:id="328" w:author="Lewis.Barnett" w:date="2020-06-25T19:09:00Z">
                    <m:rPr>
                      <m:sty m:val="b"/>
                    </m:rPr>
                    <w:rPr>
                      <w:rFonts w:ascii="Cambria Math" w:hAnsi="Cambria Math"/>
                      <w:lang w:val="en-US"/>
                    </w:rPr>
                    <m:t>ω</m:t>
                  </w:ins>
                </m:r>
              </m:e>
              <m:e>
                <m:r>
                  <w:ins w:id="329" w:author="Lewis.Barnett" w:date="2020-06-25T19:09:00Z">
                    <w:rPr>
                      <w:rFonts w:ascii="Cambria Math" w:hAnsi="Cambria Math"/>
                      <w:lang w:val="en-US"/>
                    </w:rPr>
                    <m:t>∼</m:t>
                  </w:ins>
                </m:r>
                <m:r>
                  <w:ins w:id="330" w:author="Lewis.Barnett" w:date="2020-06-25T19:09:00Z">
                    <m:rPr>
                      <m:nor/>
                    </m:rPr>
                    <w:rPr>
                      <w:lang w:val="en-US"/>
                    </w:rPr>
                    <m:t>MVNormal</m:t>
                  </w:ins>
                </m:r>
                <m:d>
                  <m:dPr>
                    <m:ctrlPr>
                      <w:ins w:id="331" w:author="Lewis.Barnett" w:date="2020-06-25T19:09:00Z">
                        <w:rPr>
                          <w:rFonts w:ascii="Cambria Math" w:hAnsi="Cambria Math"/>
                          <w:lang w:val="en-US"/>
                        </w:rPr>
                      </w:ins>
                    </m:ctrlPr>
                  </m:dPr>
                  <m:e>
                    <m:r>
                      <w:ins w:id="332" w:author="Lewis.Barnett" w:date="2020-06-25T19:09:00Z">
                        <m:rPr>
                          <m:sty m:val="b"/>
                        </m:rPr>
                        <w:rPr>
                          <w:rFonts w:ascii="Cambria Math" w:hAnsi="Cambria Math"/>
                          <w:lang w:val="en-US"/>
                        </w:rPr>
                        <m:t>0</m:t>
                      </w:ins>
                    </m:r>
                    <m:r>
                      <w:ins w:id="333" w:author="Lewis.Barnett" w:date="2020-06-25T19:09:00Z">
                        <w:rPr>
                          <w:rFonts w:ascii="Cambria Math" w:hAnsi="Cambria Math"/>
                          <w:lang w:val="en-US"/>
                        </w:rPr>
                        <m:t>,</m:t>
                      </w:ins>
                    </m:r>
                    <m:sSub>
                      <m:sSubPr>
                        <m:ctrlPr>
                          <w:ins w:id="334" w:author="Lewis.Barnett" w:date="2020-06-25T19:09:00Z">
                            <w:rPr>
                              <w:rFonts w:ascii="Cambria Math" w:hAnsi="Cambria Math"/>
                              <w:lang w:val="en-US"/>
                            </w:rPr>
                          </w:ins>
                        </m:ctrlPr>
                      </m:sSubPr>
                      <m:e>
                        <m:r>
                          <w:ins w:id="335" w:author="Lewis.Barnett" w:date="2020-06-25T19:09:00Z">
                            <m:rPr>
                              <m:sty m:val="b"/>
                            </m:rPr>
                            <w:rPr>
                              <w:rFonts w:ascii="Cambria Math" w:hAnsi="Cambria Math"/>
                              <w:lang w:val="en-US"/>
                            </w:rPr>
                            <m:t>Σ</m:t>
                          </w:ins>
                        </m:r>
                      </m:e>
                      <m:sub>
                        <m:r>
                          <w:ins w:id="336" w:author="Lewis.Barnett" w:date="2020-06-25T19:09:00Z">
                            <w:rPr>
                              <w:rFonts w:ascii="Cambria Math" w:hAnsi="Cambria Math"/>
                              <w:lang w:val="en-US"/>
                            </w:rPr>
                            <m:t>ω</m:t>
                          </w:ins>
                        </m:r>
                      </m:sub>
                    </m:sSub>
                  </m:e>
                </m:d>
                <m:r>
                  <w:ins w:id="337" w:author="Lewis.Barnett" w:date="2020-06-25T19:09:00Z">
                    <w:rPr>
                      <w:rFonts w:ascii="Cambria Math" w:hAnsi="Cambria Math"/>
                      <w:lang w:val="en-US"/>
                    </w:rPr>
                    <m:t>,</m:t>
                  </w:ins>
                </m:r>
              </m:e>
            </m:mr>
            <m:mr>
              <m:e>
                <m:sSub>
                  <m:sSubPr>
                    <m:ctrlPr>
                      <w:ins w:id="338" w:author="Lewis.Barnett" w:date="2020-06-25T19:09:00Z">
                        <w:rPr>
                          <w:rFonts w:ascii="Cambria Math" w:hAnsi="Cambria Math"/>
                          <w:lang w:val="en-US"/>
                        </w:rPr>
                      </w:ins>
                    </m:ctrlPr>
                  </m:sSubPr>
                  <m:e>
                    <m:r>
                      <w:ins w:id="339" w:author="Lewis.Barnett" w:date="2020-06-25T19:09:00Z">
                        <m:rPr>
                          <m:sty m:val="b"/>
                        </m:rPr>
                        <w:rPr>
                          <w:rFonts w:ascii="Cambria Math" w:hAnsi="Cambria Math"/>
                          <w:lang w:val="en-US"/>
                        </w:rPr>
                        <m:t>ϵ</m:t>
                      </w:ins>
                    </m:r>
                  </m:e>
                  <m:sub>
                    <m:r>
                      <w:ins w:id="340" w:author="Lewis.Barnett" w:date="2020-06-25T19:09:00Z">
                        <w:rPr>
                          <w:rFonts w:ascii="Cambria Math" w:hAnsi="Cambria Math"/>
                          <w:lang w:val="en-US"/>
                        </w:rPr>
                        <m:t>t</m:t>
                      </w:ins>
                    </m:r>
                  </m:sub>
                </m:sSub>
              </m:e>
              <m:e>
                <m:r>
                  <w:ins w:id="341" w:author="Lewis.Barnett" w:date="2020-06-25T19:09:00Z">
                    <w:rPr>
                      <w:rFonts w:ascii="Cambria Math" w:hAnsi="Cambria Math"/>
                      <w:lang w:val="en-US"/>
                    </w:rPr>
                    <m:t>∼</m:t>
                  </w:ins>
                </m:r>
                <m:r>
                  <w:ins w:id="342" w:author="Lewis.Barnett" w:date="2020-06-25T19:09:00Z">
                    <m:rPr>
                      <m:nor/>
                    </m:rPr>
                    <w:rPr>
                      <w:lang w:val="en-US"/>
                    </w:rPr>
                    <m:t>MVNormal</m:t>
                  </w:ins>
                </m:r>
                <m:d>
                  <m:dPr>
                    <m:ctrlPr>
                      <w:ins w:id="343" w:author="Lewis.Barnett" w:date="2020-06-25T19:09:00Z">
                        <w:rPr>
                          <w:rFonts w:ascii="Cambria Math" w:hAnsi="Cambria Math"/>
                          <w:lang w:val="en-US"/>
                        </w:rPr>
                      </w:ins>
                    </m:ctrlPr>
                  </m:dPr>
                  <m:e>
                    <m:r>
                      <w:ins w:id="344" w:author="Lewis.Barnett" w:date="2020-06-25T19:09:00Z">
                        <m:rPr>
                          <m:sty m:val="b"/>
                        </m:rPr>
                        <w:rPr>
                          <w:rFonts w:ascii="Cambria Math" w:hAnsi="Cambria Math"/>
                          <w:lang w:val="en-US"/>
                        </w:rPr>
                        <m:t>0</m:t>
                      </w:ins>
                    </m:r>
                    <m:r>
                      <w:ins w:id="345" w:author="Lewis.Barnett" w:date="2020-06-25T19:09:00Z">
                        <w:rPr>
                          <w:rFonts w:ascii="Cambria Math" w:hAnsi="Cambria Math"/>
                          <w:lang w:val="en-US"/>
                        </w:rPr>
                        <m:t>,</m:t>
                      </w:ins>
                    </m:r>
                    <m:sSub>
                      <m:sSubPr>
                        <m:ctrlPr>
                          <w:ins w:id="346" w:author="Lewis.Barnett" w:date="2020-06-25T19:09:00Z">
                            <w:rPr>
                              <w:rFonts w:ascii="Cambria Math" w:hAnsi="Cambria Math"/>
                              <w:lang w:val="en-US"/>
                            </w:rPr>
                          </w:ins>
                        </m:ctrlPr>
                      </m:sSubPr>
                      <m:e>
                        <m:r>
                          <w:ins w:id="347" w:author="Lewis.Barnett" w:date="2020-06-25T19:09:00Z">
                            <m:rPr>
                              <m:sty m:val="b"/>
                            </m:rPr>
                            <w:rPr>
                              <w:rFonts w:ascii="Cambria Math" w:hAnsi="Cambria Math"/>
                              <w:lang w:val="en-US"/>
                            </w:rPr>
                            <m:t>Σ</m:t>
                          </w:ins>
                        </m:r>
                      </m:e>
                      <m:sub>
                        <m:r>
                          <w:ins w:id="348" w:author="Lewis.Barnett" w:date="2020-06-25T19:09:00Z">
                            <w:rPr>
                              <w:rFonts w:ascii="Cambria Math" w:hAnsi="Cambria Math"/>
                              <w:lang w:val="en-US"/>
                            </w:rPr>
                            <m:t>ϵ</m:t>
                          </w:ins>
                        </m:r>
                      </m:sub>
                    </m:sSub>
                  </m:e>
                </m:d>
                <m:r>
                  <w:ins w:id="349" w:author="Lewis.Barnett" w:date="2020-06-25T19:09:00Z">
                    <w:rPr>
                      <w:rFonts w:ascii="Cambria Math" w:hAnsi="Cambria Math"/>
                      <w:lang w:val="en-US"/>
                    </w:rPr>
                    <m:t>,</m:t>
                  </w:ins>
                </m:r>
              </m:e>
            </m:mr>
            <m:mr>
              <m:e>
                <m:r>
                  <w:ins w:id="350" w:author="Lewis.Barnett" w:date="2020-06-25T19:09:00Z">
                    <m:rPr>
                      <m:sty m:val="b"/>
                    </m:rPr>
                    <w:rPr>
                      <w:rFonts w:ascii="Cambria Math" w:hAnsi="Cambria Math"/>
                      <w:lang w:val="en-US"/>
                    </w:rPr>
                    <m:t>ζ</m:t>
                  </w:ins>
                </m:r>
              </m:e>
              <m:e>
                <m:r>
                  <w:ins w:id="351" w:author="Lewis.Barnett" w:date="2020-06-25T19:09:00Z">
                    <w:rPr>
                      <w:rFonts w:ascii="Cambria Math" w:hAnsi="Cambria Math"/>
                      <w:lang w:val="en-US"/>
                    </w:rPr>
                    <m:t>∼</m:t>
                  </w:ins>
                </m:r>
                <m:r>
                  <w:ins w:id="352" w:author="Lewis.Barnett" w:date="2020-06-25T19:09:00Z">
                    <m:rPr>
                      <m:nor/>
                    </m:rPr>
                    <w:rPr>
                      <w:lang w:val="en-US"/>
                    </w:rPr>
                    <m:t>MVNormal</m:t>
                  </w:ins>
                </m:r>
                <m:d>
                  <m:dPr>
                    <m:ctrlPr>
                      <w:ins w:id="353" w:author="Lewis.Barnett" w:date="2020-06-25T19:09:00Z">
                        <w:rPr>
                          <w:rFonts w:ascii="Cambria Math" w:hAnsi="Cambria Math"/>
                          <w:lang w:val="en-US"/>
                        </w:rPr>
                      </w:ins>
                    </m:ctrlPr>
                  </m:dPr>
                  <m:e>
                    <m:r>
                      <w:ins w:id="354" w:author="Lewis.Barnett" w:date="2020-06-25T19:09:00Z">
                        <m:rPr>
                          <m:sty m:val="b"/>
                        </m:rPr>
                        <w:rPr>
                          <w:rFonts w:ascii="Cambria Math" w:hAnsi="Cambria Math"/>
                          <w:lang w:val="en-US"/>
                        </w:rPr>
                        <m:t>0</m:t>
                      </w:ins>
                    </m:r>
                    <m:r>
                      <w:ins w:id="355" w:author="Lewis.Barnett" w:date="2020-06-25T19:09:00Z">
                        <w:rPr>
                          <w:rFonts w:ascii="Cambria Math" w:hAnsi="Cambria Math"/>
                          <w:lang w:val="en-US"/>
                        </w:rPr>
                        <m:t>,</m:t>
                      </w:ins>
                    </m:r>
                    <m:sSub>
                      <m:sSubPr>
                        <m:ctrlPr>
                          <w:ins w:id="356" w:author="Lewis.Barnett" w:date="2020-06-25T19:09:00Z">
                            <w:rPr>
                              <w:rFonts w:ascii="Cambria Math" w:hAnsi="Cambria Math"/>
                              <w:lang w:val="en-US"/>
                            </w:rPr>
                          </w:ins>
                        </m:ctrlPr>
                      </m:sSubPr>
                      <m:e>
                        <m:r>
                          <w:ins w:id="357" w:author="Lewis.Barnett" w:date="2020-06-25T19:09:00Z">
                            <m:rPr>
                              <m:sty m:val="b"/>
                            </m:rPr>
                            <w:rPr>
                              <w:rFonts w:ascii="Cambria Math" w:hAnsi="Cambria Math"/>
                              <w:lang w:val="en-US"/>
                            </w:rPr>
                            <m:t>Σ</m:t>
                          </w:ins>
                        </m:r>
                      </m:e>
                      <m:sub>
                        <m:r>
                          <w:ins w:id="358" w:author="Lewis.Barnett" w:date="2020-06-25T19:09:00Z">
                            <w:rPr>
                              <w:rFonts w:ascii="Cambria Math" w:hAnsi="Cambria Math"/>
                              <w:lang w:val="en-US"/>
                            </w:rPr>
                            <m:t>ζ</m:t>
                          </w:ins>
                        </m:r>
                      </m:sub>
                    </m:sSub>
                  </m:e>
                </m:d>
                <m:r>
                  <w:ins w:id="359" w:author="Lewis.Barnett" w:date="2020-06-25T19:09:00Z">
                    <w:rPr>
                      <w:rFonts w:ascii="Cambria Math" w:hAnsi="Cambria Math"/>
                      <w:lang w:val="en-US"/>
                    </w:rPr>
                    <m:t>,</m:t>
                  </w:ins>
                </m:r>
              </m:e>
            </m:mr>
          </m:m>
          <w:commentRangeEnd w:id="276"/>
          <m:r>
            <w:ins w:id="360" w:author="Lewis.Barnett" w:date="2020-06-25T19:36:00Z">
              <m:rPr>
                <m:sty m:val="p"/>
              </m:rPr>
              <w:rPr>
                <w:rStyle w:val="CommentReference"/>
                <w:rFonts w:asciiTheme="minorHAnsi" w:eastAsiaTheme="minorHAnsi" w:hAnsiTheme="minorHAnsi" w:cstheme="minorBidi"/>
                <w:lang w:val="en-US"/>
              </w:rPr>
              <w:commentReference w:id="276"/>
            </w:ins>
          </m:r>
        </m:oMath>
      </m:oMathPara>
    </w:p>
    <w:p w14:paraId="693C7D9C" w14:textId="1D1CB91E" w:rsidR="00465A85" w:rsidRPr="00465A85" w:rsidRDefault="00465A85" w:rsidP="00465A85">
      <w:pPr>
        <w:spacing w:after="120" w:line="480" w:lineRule="auto"/>
        <w:rPr>
          <w:ins w:id="361" w:author="Lewis.Barnett" w:date="2020-06-25T19:09:00Z"/>
          <w:lang w:val="en-US"/>
        </w:rPr>
        <w:pPrChange w:id="362" w:author="Lewis.Barnett" w:date="2020-06-25T19:13:00Z">
          <w:pPr>
            <w:spacing w:after="120" w:line="480" w:lineRule="auto"/>
            <w:ind w:firstLine="720"/>
          </w:pPr>
        </w:pPrChange>
      </w:pPr>
      <w:proofErr w:type="gramStart"/>
      <w:ins w:id="363" w:author="Lewis.Barnett" w:date="2020-06-25T19:09:00Z">
        <w:r w:rsidRPr="00465A85">
          <w:rPr>
            <w:lang w:val="en-US"/>
          </w:rPr>
          <w:t>where</w:t>
        </w:r>
        <w:proofErr w:type="gramEnd"/>
        <w:r w:rsidRPr="00465A85">
          <w:rPr>
            <w:lang w:val="en-US"/>
          </w:rPr>
          <w:t xml:space="preserv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random fields \</w:t>
        </w:r>
        <w:proofErr w:type="spellStart"/>
        <w:r w:rsidRPr="00465A85">
          <w:rPr>
            <w:lang w:val="en-US"/>
          </w:rPr>
          <w:t>citep</w:t>
        </w:r>
        <w:proofErr w:type="spellEnd"/>
        <w:r w:rsidRPr="00465A85">
          <w:rPr>
            <w:lang w:val="en-US"/>
          </w:rPr>
          <w:t xml:space="preserve">{cressie2011}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w:t>
        </w:r>
        <w:proofErr w:type="gramStart"/>
        <w:r w:rsidRPr="00465A85">
          <w:rPr>
            <w:lang w:val="en-US"/>
          </w:rPr>
          <w:t xml:space="preserve">and </w:t>
        </w:r>
        <w:proofErr w:type="gramEnd"/>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364"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364"/>
        <w:r w:rsidRPr="00465A85">
          <w:rPr>
            <w:lang w:val="en-US"/>
          </w:rPr>
          <w:t>represents the spatially varying coefficients that represent local trends through time</w:t>
        </w:r>
      </w:ins>
      <w:ins w:id="365" w:author="Lewis.Barnett" w:date="2020-06-25T19:32:00Z">
        <w:r w:rsidR="00AA3904">
          <w:rPr>
            <w:lang w:val="en-US"/>
          </w:rPr>
          <w:t>,</w:t>
        </w:r>
      </w:ins>
      <w:ins w:id="366" w:author="Lewis.Barnett" w:date="2020-06-25T19:09:00Z">
        <w:r w:rsidRPr="00465A85">
          <w:rPr>
            <w:lang w:val="en-US"/>
          </w:rPr>
          <w:t xml:space="preserve"> also drawn from Gaussian Markov </w:t>
        </w:r>
        <w:bookmarkStart w:id="367" w:name="_Hlk43300868"/>
        <w:r w:rsidRPr="00465A85">
          <w:rPr>
            <w:lang w:val="en-US"/>
          </w:rPr>
          <w:t>random fields.</w:t>
        </w:r>
        <w:bookmarkEnd w:id="367"/>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w:t>
        </w:r>
        <w:proofErr w:type="spellStart"/>
        <w:r w:rsidRPr="00465A85">
          <w:rPr>
            <w:lang w:val="en-US"/>
          </w:rPr>
          <w:t>atial</w:t>
        </w:r>
        <w:proofErr w:type="spellEnd"/>
        <w:r w:rsidRPr="00465A85">
          <w:rPr>
            <w:lang w:val="en-US"/>
          </w:rPr>
          <w:t xml:space="preserve"> correlation with distance \</w:t>
        </w:r>
        <w:proofErr w:type="spellStart"/>
        <w:proofErr w:type="gramStart"/>
        <w:r w:rsidRPr="00465A85">
          <w:rPr>
            <w:lang w:val="en-US"/>
          </w:rPr>
          <w:t>citep</w:t>
        </w:r>
        <w:proofErr w:type="spellEnd"/>
        <w:r w:rsidRPr="00465A85">
          <w:rPr>
            <w:lang w:val="en-US"/>
          </w:rPr>
          <w:t>{</w:t>
        </w:r>
        <w:proofErr w:type="gramEnd"/>
        <w:r w:rsidRPr="00465A85">
          <w:rPr>
            <w:lang w:val="en-US"/>
          </w:rPr>
          <w:t xml:space="preserve">cressie2011; a Thorson paper}. </w:t>
        </w:r>
      </w:ins>
    </w:p>
    <w:p w14:paraId="42AEA335" w14:textId="6DAC5370" w:rsidR="00046B6F" w:rsidRDefault="00465A85" w:rsidP="00046B6F">
      <w:pPr>
        <w:spacing w:after="120" w:line="480" w:lineRule="auto"/>
        <w:ind w:firstLine="720"/>
        <w:rPr>
          <w:ins w:id="368" w:author="Lewis.Barnett" w:date="2020-06-25T19:20:00Z"/>
        </w:rPr>
        <w:pPrChange w:id="369" w:author="Lewis.Barnett" w:date="2020-06-25T19:23:00Z">
          <w:pPr>
            <w:spacing w:after="120" w:line="480" w:lineRule="auto"/>
            <w:ind w:firstLine="720"/>
          </w:pPr>
        </w:pPrChange>
      </w:pPr>
      <w:ins w:id="370" w:author="Lewis.Barnett" w:date="2020-06-25T19:09:00Z">
        <w:r w:rsidRPr="00465A85">
          <w:rPr>
            <w:lang w:val="en-US"/>
          </w:rPr>
          <w:lastRenderedPageBreak/>
          <w:t xml:space="preserve">We approximated the </w:t>
        </w:r>
      </w:ins>
      <w:ins w:id="371" w:author="Lewis.Barnett" w:date="2020-06-25T19:23:00Z">
        <w:r w:rsidR="00046B6F">
          <w:rPr>
            <w:lang w:val="en-US"/>
          </w:rPr>
          <w:t xml:space="preserve">continuous </w:t>
        </w:r>
      </w:ins>
      <w:ins w:id="372" w:author="Lewis.Barnett" w:date="2020-06-25T19:09:00Z">
        <w:r w:rsidRPr="00465A85">
          <w:rPr>
            <w:lang w:val="en-US"/>
          </w:rPr>
          <w:t xml:space="preserve">random fields using </w:t>
        </w:r>
      </w:ins>
      <w:ins w:id="373" w:author="Lewis.Barnett" w:date="2020-06-25T19:22:00Z">
        <w:r w:rsidR="00046B6F" w:rsidRPr="00BA2C9A">
          <w:t xml:space="preserve">a triangulated mesh with vertices at </w:t>
        </w:r>
      </w:ins>
      <w:ins w:id="374" w:author="Lewis.Barnett" w:date="2020-06-25T19:09:00Z">
        <w:r w:rsidRPr="00465A85">
          <w:rPr>
            <w:lang w:val="en-US"/>
          </w:rPr>
          <w:t xml:space="preserve">350 “knots” </w:t>
        </w:r>
      </w:ins>
      <w:ins w:id="375" w:author="Lewis.Barnett" w:date="2020-06-25T19:21:00Z">
        <w:r w:rsidR="00046B6F" w:rsidRPr="00BA2C9A">
          <w:fldChar w:fldCharType="begin"/>
        </w:r>
        <w:r w:rsidR="00046B6F">
          <w: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r w:rsidR="00046B6F" w:rsidRPr="00BA2C9A">
          <w:fldChar w:fldCharType="separate"/>
        </w:r>
        <w:r w:rsidR="00046B6F" w:rsidRPr="00BA2C9A">
          <w:t>(Rue et al. 2009, Lindgren et al. 2011)</w:t>
        </w:r>
        <w:r w:rsidR="00046B6F" w:rsidRPr="00BA2C9A">
          <w:fldChar w:fldCharType="end"/>
        </w:r>
      </w:ins>
      <w:ins w:id="376" w:author="Lewis.Barnett" w:date="2020-06-25T19:09:00Z">
        <w:r w:rsidRPr="00465A85">
          <w:rPr>
            <w:lang w:val="en-US"/>
          </w:rPr>
          <w:t xml:space="preserve"> as calculated with the INLA R package \</w:t>
        </w:r>
        <w:proofErr w:type="spellStart"/>
        <w:r w:rsidRPr="00465A85">
          <w:rPr>
            <w:lang w:val="en-US"/>
          </w:rPr>
          <w:t>citep</w:t>
        </w:r>
        <w:proofErr w:type="spellEnd"/>
        <w:r w:rsidRPr="00465A85">
          <w:rPr>
            <w:lang w:val="en-US"/>
          </w:rPr>
          <w:t xml:space="preserve">{rue2009}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377" w:author="Lewis.Barnett" w:date="2020-06-25T19:13:00Z">
        <w:r>
          <w:rPr>
            <w:lang w:val="en-US"/>
          </w:rPr>
          <w:t>all</w:t>
        </w:r>
      </w:ins>
      <w:ins w:id="378" w:author="Lewis.Barnett" w:date="2020-06-25T19:09:00Z">
        <w:r w:rsidRPr="00465A85">
          <w:rPr>
            <w:lang w:val="en-US"/>
          </w:rPr>
          <w:t xml:space="preserve"> models</w:t>
        </w:r>
      </w:ins>
      <w:ins w:id="379" w:author="Lewis.Barnett" w:date="2020-06-25T19:12:00Z">
        <w:r>
          <w:rPr>
            <w:lang w:val="en-US"/>
          </w:rPr>
          <w:t xml:space="preserve"> </w:t>
        </w:r>
      </w:ins>
      <w:del w:id="380" w:author="Lewis.Barnett" w:date="2020-06-25T19:09:00Z">
        <w:r w:rsidR="002C63FC" w:rsidRPr="00BA2C9A" w:rsidDel="00465A85">
          <w:delText xml:space="preserve">. </w:delText>
        </w:r>
      </w:del>
      <w:del w:id="381" w:author="Lewis.Barnett" w:date="2020-06-25T19:11:00Z">
        <w:r w:rsidR="002C63FC" w:rsidRPr="00BA2C9A" w:rsidDel="00465A85">
          <w:delText xml:space="preserve">All estimation was </w:delText>
        </w:r>
      </w:del>
      <w:del w:id="382"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383"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384"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commentRangeStart w:id="385"/>
      <w:r w:rsidR="00713757" w:rsidRPr="00BA2C9A">
        <w:fldChar w:fldCharType="begin"/>
      </w:r>
      <w:ins w:id="386"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387"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commentRangeEnd w:id="385"/>
      <w:r>
        <w:rPr>
          <w:rStyle w:val="CommentReference"/>
          <w:rFonts w:asciiTheme="minorHAnsi" w:eastAsiaTheme="minorHAnsi" w:hAnsiTheme="minorHAnsi" w:cstheme="minorBidi"/>
          <w:lang w:val="en-US"/>
        </w:rPr>
        <w:commentReference w:id="385"/>
      </w:r>
      <w:r w:rsidR="002C63FC" w:rsidRPr="00BA2C9A">
        <w:t xml:space="preserve"> which interfaces automatic differentiation in Template Model Builder </w:t>
      </w:r>
      <w:r w:rsidR="00BF2CBC" w:rsidRPr="00BA2C9A">
        <w:fldChar w:fldCharType="begin"/>
      </w:r>
      <w:ins w:id="388" w:author="Lewis Barnett" w:date="2020-06-16T14:27:00Z">
        <w:r w:rsidR="003C0549">
          <w: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del w:id="389" w:author="Lewis Barnett" w:date="2020-06-16T14:27:00Z">
        <w:r w:rsidR="00D15182" w:rsidRPr="00BA2C9A" w:rsidDel="003C0549">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390" w:author="Lewis Barnett" w:date="2020-06-16T14:27:00Z">
        <w:r w:rsidR="003C0549">
          <w: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del w:id="391" w:author="Lewis Barnett" w:date="2020-06-16T14:27:00Z">
        <w:r w:rsidR="00D15182" w:rsidRPr="00BA2C9A" w:rsidDel="003C0549">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49231C19" w:rsidR="009C4CF6" w:rsidRPr="00BA2C9A" w:rsidRDefault="00584268" w:rsidP="00465A85">
      <w:pPr>
        <w:spacing w:after="120" w:line="480" w:lineRule="auto"/>
        <w:ind w:firstLine="720"/>
        <w:pPrChange w:id="392" w:author="Lewis.Barnett" w:date="2020-06-25T19:12:00Z">
          <w:pPr>
            <w:spacing w:after="120" w:line="480" w:lineRule="auto"/>
            <w:ind w:firstLine="720"/>
          </w:pPr>
        </w:pPrChange>
      </w:pPr>
      <w:del w:id="393" w:author="Lewis.Barnett" w:date="2020-06-25T19:34:00Z">
        <w:r w:rsidRPr="00BA2C9A" w:rsidDel="00AA3904">
          <w:delText>Because we were interested in comparing</w:delText>
        </w:r>
      </w:del>
      <w:ins w:id="394" w:author="Lewis.Barnett" w:date="2020-06-25T19:34:00Z">
        <w:r w:rsidR="00AA3904">
          <w:t>To compare</w:t>
        </w:r>
      </w:ins>
      <w:r w:rsidRPr="00BA2C9A">
        <w:t xml:space="preserve"> models with different random effect structure</w:t>
      </w:r>
      <w:r w:rsidR="00306407" w:rsidRPr="00BA2C9A">
        <w:t>s (with and without the spatial-</w:t>
      </w:r>
      <w:r w:rsidRPr="00BA2C9A">
        <w:t xml:space="preserve">trend field), we used restricted maximum likelihood </w:t>
      </w:r>
      <w:r w:rsidR="007B6B70" w:rsidRPr="00BA2C9A">
        <w:fldChar w:fldCharType="begin"/>
      </w:r>
      <w:ins w:id="395"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396"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Pr="00BA2C9A">
        <w:t xml:space="preserve"> to generate </w:t>
      </w:r>
      <w:proofErr w:type="spellStart"/>
      <w:r w:rsidRPr="00BA2C9A">
        <w:rPr>
          <w:rFonts w:eastAsiaTheme="minorEastAsia"/>
        </w:rPr>
        <w:t>Akaike’s</w:t>
      </w:r>
      <w:proofErr w:type="spellEnd"/>
      <w:r w:rsidRPr="00BA2C9A">
        <w:rPr>
          <w:rFonts w:eastAsiaTheme="minorEastAsia"/>
        </w:rPr>
        <w:t xml:space="preserve"> Information Criterion values for each </w:t>
      </w:r>
      <w:r w:rsidR="005B0DAC" w:rsidRPr="00BA2C9A">
        <w:rPr>
          <w:rFonts w:eastAsiaTheme="minorEastAsia"/>
        </w:rPr>
        <w:t xml:space="preserve">model </w:t>
      </w:r>
      <w:r w:rsidRPr="00BA2C9A">
        <w:rPr>
          <w:rFonts w:eastAsiaTheme="minorEastAsia"/>
        </w:rPr>
        <w:fldChar w:fldCharType="begin"/>
      </w:r>
      <w:ins w:id="397" w:author="Lewis Barnett" w:date="2020-06-16T14:27:00Z">
        <w:r w:rsidR="003C0549">
          <w:rPr>
            <w:rFonts w:eastAsiaTheme="minorEastAsia"/>
          </w:rPr>
          <w: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del w:id="398" w:author="Lewis Barnett" w:date="2020-06-16T14:27:00Z">
        <w:r w:rsidR="00D15182" w:rsidRPr="00BA2C9A" w:rsidDel="003C0549">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AIC, Akaik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399" w:author="Lewis.Barnett" w:date="2020-06-23T15:00:00Z">
        <w:r w:rsidRPr="00BA2C9A" w:rsidDel="00087449">
          <w:delText>spatial trend</w:delText>
        </w:r>
      </w:del>
      <w:ins w:id="400"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p>
    <w:p w14:paraId="6E391888" w14:textId="2E29F332"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401" w:author="Lewis.Barnett" w:date="2020-06-23T15:00:00Z">
        <w:r w:rsidR="00A37B6E" w:rsidRPr="00BA2C9A" w:rsidDel="00087449">
          <w:delText>spatial trend</w:delText>
        </w:r>
      </w:del>
      <w:ins w:id="402"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403" w:author="Lewis.Barnett" w:date="2020-06-23T15:00:00Z">
        <w:r w:rsidRPr="00BA2C9A" w:rsidDel="00087449">
          <w:rPr>
            <w:i/>
          </w:rPr>
          <w:delText>spatial trend</w:delText>
        </w:r>
      </w:del>
      <w:ins w:id="404" w:author="Lewis.Barnett" w:date="2020-06-23T15:00:00Z">
        <w:r w:rsidR="00087449">
          <w:rPr>
            <w:i/>
          </w:rPr>
          <w:t>local trend</w:t>
        </w:r>
      </w:ins>
      <w:r w:rsidRPr="00BA2C9A">
        <w:rPr>
          <w:i/>
        </w:rPr>
        <w:t>s as indicators of change</w:t>
      </w:r>
    </w:p>
    <w:p w14:paraId="43D39E36" w14:textId="2E78A308"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405" w:author="Lewis.Barnett" w:date="2020-06-23T15:00:00Z">
        <w:r w:rsidR="00032B0B" w:rsidRPr="00BA2C9A" w:rsidDel="00087449">
          <w:rPr>
            <w:rFonts w:ascii="Times New Roman" w:hAnsi="Times New Roman" w:cs="Times New Roman"/>
          </w:rPr>
          <w:delText>spatial trend</w:delText>
        </w:r>
      </w:del>
      <w:ins w:id="406"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407" w:author="Lewis.Barnett" w:date="2020-06-23T15:00:00Z">
        <w:r w:rsidR="00C63E8E" w:rsidRPr="00BA2C9A" w:rsidDel="00087449">
          <w:rPr>
            <w:rFonts w:ascii="Times New Roman" w:hAnsi="Times New Roman" w:cs="Times New Roman"/>
          </w:rPr>
          <w:delText>spatial trend</w:delText>
        </w:r>
      </w:del>
      <w:ins w:id="408"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ins w:id="409" w:author="Lewis.Barnett" w:date="2020-06-25T19:38:00Z">
            <w:rPr>
              <w:rFonts w:ascii="Cambria Math" w:hAnsi="Cambria Math"/>
            </w:rPr>
            <m:t>y</m:t>
          </w:ins>
        </m:r>
        <m:r>
          <w:del w:id="410"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11" w:author="Lewis.Barnett" w:date="2020-06-25T19:38:00Z">
                        <w:rPr>
                          <w:rFonts w:ascii="Cambria Math" w:hAnsi="Cambria Math"/>
                        </w:rPr>
                        <m:t>y</m:t>
                      </w:ins>
                    </m:r>
                    <m:r>
                      <w:del w:id="412"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413" w:author="Lewis.Barnett" w:date="2020-06-25T19:38:00Z">
                        <w:rPr>
                          <w:rFonts w:ascii="Cambria Math" w:hAnsi="Cambria Math"/>
                        </w:rPr>
                        <m:t>y</m:t>
                      </w:ins>
                    </m:r>
                    <m:r>
                      <w:del w:id="414"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415"/>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416"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417"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418"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419"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415"/>
      <w:r w:rsidR="00730BC2">
        <w:rPr>
          <w:rStyle w:val="CommentReference"/>
        </w:rPr>
        <w:commentReference w:id="415"/>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420" w:author="Lewis.Barnett" w:date="2020-06-23T15:00:00Z">
        <w:r w:rsidR="0089470C" w:rsidRPr="00BA2C9A" w:rsidDel="00087449">
          <w:rPr>
            <w:rFonts w:ascii="Times New Roman" w:hAnsi="Times New Roman" w:cs="Times New Roman"/>
          </w:rPr>
          <w:delText>spatial trend</w:delText>
        </w:r>
      </w:del>
      <w:ins w:id="421"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422"/>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423"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424"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 xml:space="preserve">(Kaufman and </w:t>
      </w:r>
      <w:proofErr w:type="spellStart"/>
      <w:r w:rsidR="00E95A46" w:rsidRPr="00BA2C9A">
        <w:rPr>
          <w:rFonts w:ascii="Times New Roman" w:hAnsi="Times New Roman" w:cs="Times New Roman"/>
        </w:rPr>
        <w:t>Rousseeuw</w:t>
      </w:r>
      <w:proofErr w:type="spellEnd"/>
      <w:r w:rsidR="00E95A46" w:rsidRPr="00BA2C9A">
        <w:rPr>
          <w:rFonts w:ascii="Times New Roman" w:hAnsi="Times New Roman" w:cs="Times New Roman"/>
        </w:rPr>
        <w:t xml:space="preserve">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422"/>
      <w:r w:rsidR="00730BC2">
        <w:rPr>
          <w:rStyle w:val="CommentReference"/>
        </w:rPr>
        <w:commentReference w:id="422"/>
      </w:r>
      <w:ins w:id="425"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49499386"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426" w:author="Lewis.Barnett" w:date="2020-06-23T15:00:00Z">
        <w:r w:rsidDel="00087449">
          <w:delText>spatial trend</w:delText>
        </w:r>
      </w:del>
      <w:ins w:id="427"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428" w:author="Lewis.Barnett" w:date="2020-06-25T19:46:00Z">
        <w:r w:rsidR="00096F4A">
          <w:t>Results of further sensitivity analysis were also as expected</w:t>
        </w:r>
      </w:ins>
      <w:ins w:id="429" w:author="Lewis.Barnett" w:date="2020-06-25T19:55:00Z">
        <w:r w:rsidR="00FA2C87">
          <w:t xml:space="preserve"> (Fig. S2)</w:t>
        </w:r>
      </w:ins>
      <w:ins w:id="430" w:author="Lewis.Barnett" w:date="2020-06-25T19:46:00Z">
        <w:r w:rsidR="00096F4A">
          <w:t>, with spatia</w:t>
        </w:r>
      </w:ins>
      <w:ins w:id="431" w:author="Lewis.Barnett" w:date="2020-06-25T19:47:00Z">
        <w:r w:rsidR="00096F4A">
          <w:t>l variation having no effect</w:t>
        </w:r>
      </w:ins>
      <w:ins w:id="432" w:author="Lewis.Barnett" w:date="2020-06-25T19:53:00Z">
        <w:r w:rsidR="00D53C0B">
          <w:t xml:space="preserve"> on local trend estimates</w:t>
        </w:r>
      </w:ins>
      <w:ins w:id="433" w:author="Lewis.Barnett" w:date="2020-06-25T19:51:00Z">
        <w:r w:rsidR="00D53C0B">
          <w:t xml:space="preserve">, while </w:t>
        </w:r>
      </w:ins>
      <w:ins w:id="434" w:author="Lewis.Barnett" w:date="2020-06-25T19:53:00Z">
        <w:r w:rsidR="00D53C0B">
          <w:t xml:space="preserve">estimates of the local trend were </w:t>
        </w:r>
      </w:ins>
      <w:ins w:id="435" w:author="Lewis.Barnett" w:date="2020-06-25T19:54:00Z">
        <w:r w:rsidR="00D53C0B">
          <w:t xml:space="preserve">only poor when </w:t>
        </w:r>
      </w:ins>
      <w:ins w:id="436" w:author="Lewis.Barnett" w:date="2020-06-25T19:52:00Z">
        <w:r w:rsidR="00D53C0B">
          <w:t>the variation</w:t>
        </w:r>
      </w:ins>
      <w:ins w:id="437" w:author="Lewis.Barnett" w:date="2020-06-25T19:51:00Z">
        <w:r w:rsidR="00D53C0B">
          <w:t xml:space="preserve"> of the local trend </w:t>
        </w:r>
      </w:ins>
      <w:ins w:id="438" w:author="Lewis.Barnett" w:date="2020-06-25T19:52:00Z">
        <w:r w:rsidR="00D53C0B">
          <w:t xml:space="preserve">field </w:t>
        </w:r>
      </w:ins>
      <w:ins w:id="439" w:author="Lewis.Barnett" w:date="2020-06-25T19:54:00Z">
        <w:r w:rsidR="00D53C0B">
          <w:t>was extremely low (i.e., the signal was barely present</w:t>
        </w:r>
      </w:ins>
      <w:ins w:id="440" w:author="Lewis.Barnett" w:date="2020-06-25T19:59:00Z">
        <w:r w:rsidR="00FA2C87">
          <w:t>, causing low correlation between estimated and true local trend</w:t>
        </w:r>
      </w:ins>
      <w:ins w:id="441" w:author="Lewis.Barnett" w:date="2020-06-25T19:58:00Z">
        <w:r w:rsidR="00FA2C87">
          <w:t>; Fig. S2f</w:t>
        </w:r>
      </w:ins>
      <w:ins w:id="442" w:author="Lewis.Barnett" w:date="2020-06-25T19:54:00Z">
        <w:r w:rsidR="00D53C0B">
          <w:t>)</w:t>
        </w:r>
      </w:ins>
      <w:ins w:id="443"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444"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commentRangeStart w:id="445"/>
      <w:r w:rsidR="00246658">
        <w:t>3</w:t>
      </w:r>
      <w:commentRangeEnd w:id="445"/>
      <w:r w:rsidR="005724FE">
        <w:rPr>
          <w:rStyle w:val="CommentReference"/>
          <w:rFonts w:asciiTheme="minorHAnsi" w:eastAsiaTheme="minorHAnsi" w:hAnsiTheme="minorHAnsi" w:cstheme="minorBidi"/>
          <w:lang w:val="en-US"/>
        </w:rPr>
        <w:commentReference w:id="445"/>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5E7C68F"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447" w:author="Lewis.Barnett" w:date="2020-06-23T15:00:00Z">
        <w:r w:rsidR="0089470C" w:rsidDel="00087449">
          <w:delText>spatial trend</w:delText>
        </w:r>
      </w:del>
      <w:ins w:id="448"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73C05AE1"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449" w:author="Lewis.Barnett" w:date="2020-06-25T19:44:00Z">
        <w:r w:rsidR="00623C01" w:rsidDel="00096F4A">
          <w:delText>S2</w:delText>
        </w:r>
      </w:del>
      <w:ins w:id="450" w:author="Lewis.Barnett" w:date="2020-06-25T19:44:00Z">
        <w:r w:rsidR="00096F4A">
          <w:t>S4</w:t>
        </w:r>
      </w:ins>
      <w:r w:rsidR="00623C01">
        <w:t xml:space="preserve"> </w:t>
      </w:r>
      <w:r w:rsidR="00815BD5">
        <w:t xml:space="preserve">for results from </w:t>
      </w:r>
      <w:r w:rsidR="00CF6BCC">
        <w:t xml:space="preserve">additional species and Fig. </w:t>
      </w:r>
      <w:del w:id="451" w:author="Lewis.Barnett" w:date="2020-06-25T19:44:00Z">
        <w:r w:rsidR="00CF6BCC" w:rsidDel="00096F4A">
          <w:delText>S</w:delText>
        </w:r>
        <w:r w:rsidR="00623C01" w:rsidDel="00096F4A">
          <w:delText>3</w:delText>
        </w:r>
      </w:del>
      <w:ins w:id="452"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w:t>
      </w:r>
      <w:r w:rsidR="001C05F4">
        <w:lastRenderedPageBreak/>
        <w:t xml:space="preserve">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453" w:author="Lewis.Barnett" w:date="2020-06-23T15:00:00Z">
        <w:r w:rsidR="00F664D4" w:rsidDel="00087449">
          <w:delText>spatial trend</w:delText>
        </w:r>
      </w:del>
      <w:ins w:id="454"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78456091" w:rsidR="00386DC1" w:rsidRDefault="000631C2" w:rsidP="00D26510">
      <w:pPr>
        <w:spacing w:after="120" w:line="480" w:lineRule="auto"/>
      </w:pPr>
      <w:r>
        <w:tab/>
      </w:r>
      <w:r w:rsidR="0089470C">
        <w:t>Examining the</w:t>
      </w:r>
      <w:r>
        <w:t xml:space="preserve"> predictions of the </w:t>
      </w:r>
      <w:del w:id="455" w:author="Lewis.Barnett" w:date="2020-06-23T15:00:00Z">
        <w:r w:rsidDel="00087449">
          <w:delText>spatial trend</w:delText>
        </w:r>
      </w:del>
      <w:ins w:id="456"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457" w:name="_Hlk27058813"/>
      <w:proofErr w:type="spellStart"/>
      <w:r>
        <w:t>shortspine</w:t>
      </w:r>
      <w:proofErr w:type="spellEnd"/>
      <w:r>
        <w:t xml:space="preserve"> </w:t>
      </w:r>
      <w:proofErr w:type="spellStart"/>
      <w:r>
        <w:t>thornyh</w:t>
      </w:r>
      <w:bookmarkEnd w:id="457"/>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26DB8490"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w:t>
      </w:r>
      <w:r>
        <w:lastRenderedPageBreak/>
        <w:t xml:space="preserve">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458" w:author="Lewis.Barnett" w:date="2020-06-23T15:00:00Z">
        <w:r w:rsidR="007A6870" w:rsidDel="00087449">
          <w:delText>spatial trend</w:delText>
        </w:r>
      </w:del>
      <w:ins w:id="459"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9C9295D"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460" w:author="Lewis.Barnett" w:date="2020-06-23T15:00:00Z">
        <w:r w:rsidR="00397D39" w:rsidDel="00087449">
          <w:delText>spatial trend</w:delText>
        </w:r>
      </w:del>
      <w:ins w:id="461"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lastRenderedPageBreak/>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462" w:author="Lewis.Barnett" w:date="2020-06-23T15:00:00Z">
        <w:r w:rsidR="00DE015F" w:rsidDel="00087449">
          <w:delText>spatial trend</w:delText>
        </w:r>
      </w:del>
      <w:ins w:id="463"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F91416D"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464" w:author="Lewis.Barnett" w:date="2020-06-23T15:00:00Z">
        <w:r w:rsidR="00DE7E57" w:rsidDel="00087449">
          <w:delText>spatial trend</w:delText>
        </w:r>
      </w:del>
      <w:ins w:id="465" w:author="Lewis.Barnett" w:date="2020-06-23T15:00:00Z">
        <w:r w:rsidR="00087449">
          <w:t>local trend</w:t>
        </w:r>
      </w:ins>
      <w:r w:rsidR="00DE7E57">
        <w:t xml:space="preserve">s </w:t>
      </w:r>
      <w:r w:rsidR="0089470C">
        <w:t xml:space="preserve">in simulated data and reveal </w:t>
      </w:r>
      <w:r w:rsidR="00DE7E57">
        <w:t xml:space="preserve">nuanced </w:t>
      </w:r>
      <w:del w:id="466" w:author="Lewis.Barnett" w:date="2020-06-23T15:00:00Z">
        <w:r w:rsidR="00DE7E57" w:rsidDel="00087449">
          <w:delText>spatial trend</w:delText>
        </w:r>
      </w:del>
      <w:ins w:id="467"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468" w:author="Lewis Barnett" w:date="2020-06-16T14:27:00Z">
        <w:r w:rsidR="003C0549">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469" w:author="Lewis Barnett" w:date="2020-06-16T14:27:00Z">
        <w:r w:rsidR="00D15182" w:rsidDel="003C0549">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470" w:author="Lewis.Barnett" w:date="2020-06-23T15:00:00Z">
        <w:r w:rsidR="00853945" w:rsidDel="00087449">
          <w:delText>spatial trend</w:delText>
        </w:r>
      </w:del>
      <w:ins w:id="471"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lastRenderedPageBreak/>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2D8CBFB4"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 xml:space="preserve">ose without a </w:t>
      </w:r>
      <w:del w:id="472" w:author="Lewis.Barnett" w:date="2020-06-23T15:00:00Z">
        <w:r w:rsidDel="00087449">
          <w:delText>spatial trend</w:delText>
        </w:r>
      </w:del>
      <w:ins w:id="473"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474"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475"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476" w:author="Lewis.Barnett" w:date="2020-06-23T15:00:00Z">
        <w:r w:rsidR="003C71A3" w:rsidDel="00087449">
          <w:delText>spatial trend</w:delText>
        </w:r>
      </w:del>
      <w:ins w:id="477" w:author="Lewis.Barnett" w:date="2020-06-23T15:00:00Z">
        <w:r w:rsidR="00087449">
          <w:t>local trend</w:t>
        </w:r>
      </w:ins>
      <w:r w:rsidR="003C71A3">
        <w:t xml:space="preserve">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w:t>
      </w:r>
      <w:del w:id="478" w:author="Lewis.Barnett" w:date="2020-06-23T15:00:00Z">
        <w:r w:rsidR="00A77853" w:rsidDel="00087449">
          <w:delText>spatial trend</w:delText>
        </w:r>
      </w:del>
      <w:ins w:id="479"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480"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481"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482"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483"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w:t>
      </w:r>
      <w:r w:rsidR="00D15182">
        <w:lastRenderedPageBreak/>
        <w:t xml:space="preserve">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484" w:author="Lewis.Barnett" w:date="2020-06-23T15:00:00Z">
        <w:r w:rsidR="00EF627A" w:rsidDel="00087449">
          <w:delText xml:space="preserve">spatial </w:delText>
        </w:r>
        <w:r w:rsidR="009200D7" w:rsidDel="00087449">
          <w:delText>trend</w:delText>
        </w:r>
      </w:del>
      <w:ins w:id="485" w:author="Lewis.Barnett" w:date="2020-06-23T15:00:00Z">
        <w:r w:rsidR="00087449">
          <w:t>local trend</w:t>
        </w:r>
      </w:ins>
      <w:r w:rsidR="009200D7">
        <w:t xml:space="preserve"> structure over the models used here.</w:t>
      </w:r>
    </w:p>
    <w:p w14:paraId="66301DFC" w14:textId="5F0E0E53"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486" w:author="Lewis Barnett" w:date="2020-06-16T14:27:00Z">
        <w:r w:rsidR="003C0549">
          <w: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del w:id="487" w:author="Lewis Barnett" w:date="2020-06-16T14:27:00Z">
        <w:r w:rsidR="00D15182" w:rsidDel="003C0549">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37AF238D"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488" w:author="Lewis Barnett" w:date="2020-06-16T14:27:00Z">
        <w:r w:rsidR="003C0549">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del w:id="489" w:author="Lewis Barnett" w:date="2020-06-16T14:27:00Z">
        <w:r w:rsidR="005B0BF6" w:rsidDel="003C0549">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490"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491"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lastRenderedPageBreak/>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492" w:author="Lewis.Barnett" w:date="2020-06-23T15:00:00Z">
        <w:r w:rsidR="00772CAE" w:rsidDel="00087449">
          <w:delText>spatial trend</w:delText>
        </w:r>
      </w:del>
      <w:ins w:id="493"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494"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495"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1C43C4D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496" w:author="Lewis Barnett" w:date="2020-06-16T14:27:00Z">
        <w:r w:rsidR="003C0549">
          <w: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del w:id="497" w:author="Lewis Barnett" w:date="2020-06-16T14:27:00Z">
        <w:r w:rsidDel="003C0549">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lastRenderedPageBreak/>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498"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499"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500"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501"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502" w:author="Lewis Barnett" w:date="2020-06-16T14:27:00Z">
        <w:r w:rsidR="003C0549">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del w:id="503" w:author="Lewis Barnett" w:date="2020-06-16T14:27:00Z">
        <w:r w:rsidR="006E0890" w:rsidDel="003C0549">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504" w:author="Lewis Barnett" w:date="2020-06-16T16:15:00Z"/>
        </w:rPr>
      </w:pPr>
      <w:del w:id="505"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506" w:author="Lewis Barnett" w:date="2020-06-16T16:15:00Z"/>
          <w:b/>
          <w:rPrChange w:id="507" w:author="Lewis Barnett" w:date="2020-06-16T16:15:00Z">
            <w:rPr>
              <w:ins w:id="508" w:author="Lewis Barnett" w:date="2020-06-16T16:15:00Z"/>
            </w:rPr>
          </w:rPrChange>
        </w:rPr>
      </w:pPr>
      <w:ins w:id="509" w:author="Lewis Barnett" w:date="2020-06-16T16:15:00Z">
        <w:r w:rsidRPr="00D10A48">
          <w:rPr>
            <w:b/>
            <w:rPrChange w:id="510" w:author="Lewis Barnett" w:date="2020-06-16T16:15:00Z">
              <w:rPr/>
            </w:rPrChange>
          </w:rPr>
          <w:t>Figure Captions</w:t>
        </w:r>
      </w:ins>
    </w:p>
    <w:p w14:paraId="35472989" w14:textId="6774B819" w:rsidR="0051393F" w:rsidRDefault="0051393F">
      <w:pPr>
        <w:spacing w:line="480" w:lineRule="auto"/>
        <w:rPr>
          <w:ins w:id="511" w:author="Lewis Barnett" w:date="2020-06-16T16:16:00Z"/>
        </w:rPr>
        <w:pPrChange w:id="512" w:author="Lewis Barnett" w:date="2020-06-16T16:16:00Z">
          <w:pPr>
            <w:spacing w:after="160" w:line="480" w:lineRule="auto"/>
          </w:pPr>
        </w:pPrChange>
      </w:pPr>
      <w:r>
        <w:t xml:space="preserve">Figure 1. Visualization of </w:t>
      </w:r>
      <w:ins w:id="513" w:author="Lewis.Barnett" w:date="2020-06-23T16:51:00Z">
        <w:r w:rsidR="00B8005E">
          <w:t>how</w:t>
        </w:r>
      </w:ins>
      <w:ins w:id="514" w:author="Lewis.Barnett" w:date="2020-06-23T16:55:00Z">
        <w:r w:rsidR="009F2CD3">
          <w:t xml:space="preserve"> the spatial distribution of population density changes over time when</w:t>
        </w:r>
      </w:ins>
      <w:ins w:id="515" w:author="Lewis.Barnett" w:date="2020-06-23T16:51:00Z">
        <w:r w:rsidR="00B8005E">
          <w:t xml:space="preserve"> </w:t>
        </w:r>
      </w:ins>
      <w:ins w:id="516" w:author="Lewis.Barnett" w:date="2020-06-23T17:00:00Z">
        <w:r w:rsidR="009F2CD3">
          <w:t xml:space="preserve">the </w:t>
        </w:r>
      </w:ins>
      <w:ins w:id="517" w:author="Lewis.Barnett" w:date="2020-06-23T16:54:00Z">
        <w:r w:rsidR="009F2CD3">
          <w:t xml:space="preserve">temporal response </w:t>
        </w:r>
      </w:ins>
      <w:ins w:id="518" w:author="Lewis.Barnett" w:date="2020-06-23T16:56:00Z">
        <w:r w:rsidR="009F2CD3">
          <w:t>differ</w:t>
        </w:r>
      </w:ins>
      <w:ins w:id="519" w:author="Lewis.Barnett" w:date="2020-06-23T17:00:00Z">
        <w:r w:rsidR="009F2CD3">
          <w:t>s</w:t>
        </w:r>
      </w:ins>
      <w:ins w:id="520" w:author="Lewis.Barnett" w:date="2020-06-23T16:56:00Z">
        <w:r w:rsidR="009F2CD3">
          <w:t xml:space="preserve"> </w:t>
        </w:r>
      </w:ins>
      <w:ins w:id="521" w:author="Lewis.Barnett" w:date="2020-06-23T16:55:00Z">
        <w:r w:rsidR="009F2CD3">
          <w:t>among locations</w:t>
        </w:r>
      </w:ins>
      <w:ins w:id="522" w:author="Lewis.Barnett" w:date="2020-06-23T16:56:00Z">
        <w:r w:rsidR="009F2CD3">
          <w:t>.</w:t>
        </w:r>
      </w:ins>
      <w:ins w:id="523" w:author="Lewis.Barnett" w:date="2020-06-23T16:55:00Z">
        <w:r w:rsidR="009F2CD3">
          <w:t xml:space="preserve"> </w:t>
        </w:r>
      </w:ins>
      <w:ins w:id="524" w:author="Lewis.Barnett" w:date="2020-06-23T16:58:00Z">
        <w:r w:rsidR="009F2CD3">
          <w:t>P</w:t>
        </w:r>
      </w:ins>
      <w:del w:id="525" w:author="Lewis.Barnett" w:date="2020-06-23T16:44:00Z">
        <w:r w:rsidDel="00B8005E">
          <w:delText xml:space="preserve">the </w:delText>
        </w:r>
      </w:del>
      <w:ins w:id="526" w:author="Lewis.Barnett" w:date="2020-06-23T16:43:00Z">
        <w:r w:rsidR="00B8005E">
          <w:t xml:space="preserve">redictions </w:t>
        </w:r>
      </w:ins>
      <w:ins w:id="527" w:author="Lewis.Barnett" w:date="2020-06-23T16:59:00Z">
        <w:r w:rsidR="009F2CD3">
          <w:t xml:space="preserve">are shown </w:t>
        </w:r>
      </w:ins>
      <w:ins w:id="528" w:author="Lewis.Barnett" w:date="2020-06-23T16:43:00Z">
        <w:r w:rsidR="00B8005E">
          <w:t xml:space="preserve">from </w:t>
        </w:r>
      </w:ins>
      <w:ins w:id="529" w:author="Lewis.Barnett" w:date="2020-06-23T16:44:00Z">
        <w:r w:rsidR="00B8005E">
          <w:t xml:space="preserve">the </w:t>
        </w:r>
      </w:ins>
      <w:del w:id="530" w:author="Lewis.Barnett" w:date="2020-06-23T16:45:00Z">
        <w:r w:rsidDel="00B8005E">
          <w:delText xml:space="preserve">spatiotemporal </w:delText>
        </w:r>
      </w:del>
      <w:ins w:id="531" w:author="Lewis.Barnett" w:date="2020-06-23T16:45:00Z">
        <w:r w:rsidR="00B8005E">
          <w:t>spatial and temporal</w:t>
        </w:r>
        <w:r w:rsidR="00B8005E">
          <w:t xml:space="preserve"> </w:t>
        </w:r>
      </w:ins>
      <w:del w:id="532" w:author="Lewis.Barnett" w:date="2020-06-23T16:44:00Z">
        <w:r w:rsidDel="00B8005E">
          <w:delText xml:space="preserve">component </w:delText>
        </w:r>
      </w:del>
      <w:ins w:id="533" w:author="Lewis.Barnett" w:date="2020-06-23T16:44:00Z">
        <w:r w:rsidR="00B8005E">
          <w:t>random effects</w:t>
        </w:r>
        <w:r w:rsidR="00B8005E">
          <w:t xml:space="preserve"> </w:t>
        </w:r>
      </w:ins>
      <w:r>
        <w:t xml:space="preserve">of a GLMM with </w:t>
      </w:r>
      <w:r w:rsidR="00B25A3D">
        <w:t xml:space="preserve">(top row) </w:t>
      </w:r>
      <w:r>
        <w:t xml:space="preserve">and without </w:t>
      </w:r>
      <w:r w:rsidR="00B25A3D">
        <w:t xml:space="preserve">(bottom row) </w:t>
      </w:r>
      <w:r>
        <w:t xml:space="preserve">a </w:t>
      </w:r>
      <w:ins w:id="534" w:author="Lewis.Barnett" w:date="2020-06-23T16:05:00Z">
        <w:r w:rsidR="00DA0EBF">
          <w:t>spatially varying temporal trend</w:t>
        </w:r>
      </w:ins>
      <w:del w:id="535" w:author="Lewis.Barnett" w:date="2020-06-23T15:01:00Z">
        <w:r w:rsidDel="00087449">
          <w:delText>spatial trend</w:delText>
        </w:r>
      </w:del>
      <w:ins w:id="536" w:author="Lewis.Barnett" w:date="2020-06-23T16:05:00Z">
        <w:r w:rsidR="00DA0EBF">
          <w:t xml:space="preserve"> (i.e., </w:t>
        </w:r>
      </w:ins>
      <w:ins w:id="537" w:author="Lewis.Barnett" w:date="2020-06-23T15:01:00Z">
        <w:r w:rsidR="00087449">
          <w:t>local trend</w:t>
        </w:r>
      </w:ins>
      <w:ins w:id="538" w:author="Lewis.Barnett" w:date="2020-06-23T16:05:00Z">
        <w:r w:rsidR="00DA0EBF">
          <w:t>)</w:t>
        </w:r>
      </w:ins>
      <w:r w:rsidR="00B25A3D">
        <w:t xml:space="preserve">. </w:t>
      </w:r>
      <w:del w:id="539" w:author="Lewis.Barnett" w:date="2020-06-23T16:07:00Z">
        <w:r w:rsidR="008A1E11" w:rsidDel="00DA0EBF">
          <w:delText xml:space="preserve">The </w:delText>
        </w:r>
      </w:del>
      <w:ins w:id="540" w:author="Lewis.Barnett" w:date="2020-06-23T16:07:00Z">
        <w:r w:rsidR="00DA0EBF">
          <w:t>Each</w:t>
        </w:r>
        <w:r w:rsidR="00DA0EBF">
          <w:t xml:space="preserve"> </w:t>
        </w:r>
      </w:ins>
      <w:r w:rsidR="008A1E11">
        <w:t>panel</w:t>
      </w:r>
      <w:del w:id="541" w:author="Lewis.Barnett" w:date="2020-06-23T16:07:00Z">
        <w:r w:rsidR="008A1E11" w:rsidDel="00DA0EBF">
          <w:delText>s</w:delText>
        </w:r>
      </w:del>
      <w:r w:rsidR="008A1E11">
        <w:t xml:space="preserve"> show</w:t>
      </w:r>
      <w:ins w:id="542" w:author="Lewis.Barnett" w:date="2020-06-23T16:07:00Z">
        <w:r w:rsidR="00DA0EBF">
          <w:t>s a</w:t>
        </w:r>
      </w:ins>
      <w:r w:rsidR="008A1E11">
        <w:t xml:space="preserve"> </w:t>
      </w:r>
      <w:del w:id="543" w:author="Lewis.Barnett" w:date="2020-06-23T16:06:00Z">
        <w:r w:rsidR="008A1E11" w:rsidDel="00DA0EBF">
          <w:delText>s</w:delText>
        </w:r>
        <w:r w:rsidDel="00DA0EBF">
          <w:delText xml:space="preserve">patiotemporal </w:delText>
        </w:r>
      </w:del>
      <w:r>
        <w:t>field</w:t>
      </w:r>
      <w:del w:id="544" w:author="Lewis.Barnett" w:date="2020-06-23T16:07:00Z">
        <w:r w:rsidDel="00DA0EBF">
          <w:delText>s</w:delText>
        </w:r>
      </w:del>
      <w:r>
        <w:t xml:space="preserve"> </w:t>
      </w:r>
      <w:r w:rsidR="008A1E11">
        <w:t xml:space="preserve">representing </w:t>
      </w:r>
      <w:ins w:id="545" w:author="Lewis.Barnett" w:date="2020-06-23T16:08:00Z">
        <w:r w:rsidR="00DA0EBF">
          <w:t xml:space="preserve">the spatial </w:t>
        </w:r>
      </w:ins>
      <w:r w:rsidR="008A1E11">
        <w:t xml:space="preserve">variation in </w:t>
      </w:r>
      <w:r w:rsidR="00DC79BC">
        <w:t xml:space="preserve">population </w:t>
      </w:r>
      <w:r w:rsidR="00DD4113">
        <w:t>density</w:t>
      </w:r>
      <w:del w:id="546" w:author="Lewis.Barnett" w:date="2020-06-23T16:46:00Z">
        <w:r w:rsidR="00D000A1" w:rsidDel="00B8005E">
          <w:delText xml:space="preserve"> </w:delText>
        </w:r>
      </w:del>
      <w:ins w:id="547" w:author="Lewis.Barnett" w:date="2020-06-23T16:08:00Z">
        <w:r w:rsidR="00DA0EBF">
          <w:t xml:space="preserve">, </w:t>
        </w:r>
      </w:ins>
      <w:ins w:id="548" w:author="Lewis.Barnett" w:date="2020-06-23T16:46:00Z">
        <w:r w:rsidR="00B8005E">
          <w:t xml:space="preserve">and the columns show how these patterns change over </w:t>
        </w:r>
      </w:ins>
      <w:ins w:id="549" w:author="Lewis.Barnett" w:date="2020-06-23T16:48:00Z">
        <w:r w:rsidR="00B8005E">
          <w:t xml:space="preserve">time (e.g., </w:t>
        </w:r>
      </w:ins>
      <w:ins w:id="550" w:author="Lewis.Barnett" w:date="2020-06-23T16:49:00Z">
        <w:r w:rsidR="00B8005E">
          <w:t xml:space="preserve">five </w:t>
        </w:r>
      </w:ins>
      <w:ins w:id="551" w:author="Lewis.Barnett" w:date="2020-06-23T16:48:00Z">
        <w:r w:rsidR="00B8005E">
          <w:t>years).</w:t>
        </w:r>
      </w:ins>
      <w:ins w:id="552" w:author="Lewis.Barnett" w:date="2020-06-23T16:49:00Z">
        <w:r w:rsidR="00B8005E" w:rsidDel="001111A4">
          <w:t xml:space="preserve"> </w:t>
        </w:r>
      </w:ins>
      <w:del w:id="553" w:author="Lewis.Barnett" w:date="2020-06-23T16:22:00Z">
        <w:r w:rsidR="008A1E11" w:rsidDel="001111A4">
          <w:delText>over five years</w:delText>
        </w:r>
      </w:del>
      <w:del w:id="554" w:author="Lewis.Barnett" w:date="2020-06-23T16:48:00Z">
        <w:r w:rsidDel="00B8005E">
          <w:delText>.</w:delText>
        </w:r>
        <w:r w:rsidR="00B25A3D" w:rsidDel="00B8005E">
          <w:delText xml:space="preserve"> </w:delText>
        </w:r>
      </w:del>
      <w:r w:rsidR="00B25A3D">
        <w:t xml:space="preserve">When a </w:t>
      </w:r>
      <w:ins w:id="555" w:author="Lewis.Barnett" w:date="2020-06-23T16:24:00Z">
        <w:r w:rsidR="001111A4">
          <w:t>spatially varying temporal trend</w:t>
        </w:r>
      </w:ins>
      <w:ins w:id="556" w:author="Lewis.Barnett" w:date="2020-06-23T16:49:00Z">
        <w:r w:rsidR="00B8005E">
          <w:t xml:space="preserve"> </w:t>
        </w:r>
      </w:ins>
      <w:del w:id="557" w:author="Lewis.Barnett" w:date="2020-06-23T15:01:00Z">
        <w:r w:rsidR="00B25A3D" w:rsidDel="00087449">
          <w:delText>spatial trend</w:delText>
        </w:r>
      </w:del>
      <w:del w:id="558"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559" w:author="Lewis.Barnett" w:date="2020-06-23T16:24:00Z">
        <w:r w:rsidR="00B8005E">
          <w:t>In con</w:t>
        </w:r>
        <w:r w:rsidR="001111A4">
          <w:t>trast, w</w:t>
        </w:r>
      </w:ins>
      <w:del w:id="560" w:author="Lewis.Barnett" w:date="2020-06-23T16:24:00Z">
        <w:r w:rsidR="00B25A3D" w:rsidDel="001111A4">
          <w:delText>W</w:delText>
        </w:r>
      </w:del>
      <w:r w:rsidR="00B25A3D">
        <w:t xml:space="preserve">hen a </w:t>
      </w:r>
      <w:ins w:id="561" w:author="Lewis.Barnett" w:date="2020-06-23T16:24:00Z">
        <w:r w:rsidR="001111A4">
          <w:t>spatially varying temporal trend</w:t>
        </w:r>
      </w:ins>
      <w:ins w:id="562" w:author="Lewis.Barnett" w:date="2020-06-23T16:50:00Z">
        <w:r w:rsidR="00B8005E">
          <w:t xml:space="preserve"> </w:t>
        </w:r>
      </w:ins>
      <w:del w:id="563" w:author="Lewis.Barnett" w:date="2020-06-23T15:01:00Z">
        <w:r w:rsidR="00B25A3D" w:rsidDel="00087449">
          <w:delText>spatial trend</w:delText>
        </w:r>
      </w:del>
      <w:del w:id="564"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565" w:author="Lewis Barnett" w:date="2020-06-16T16:16:00Z">
          <w:pPr>
            <w:spacing w:after="160" w:line="480" w:lineRule="auto"/>
          </w:pPr>
        </w:pPrChange>
      </w:pPr>
    </w:p>
    <w:p w14:paraId="579516D2" w14:textId="0081A7CF" w:rsidR="00B83E62" w:rsidDel="00D10A48" w:rsidRDefault="00B83E62">
      <w:pPr>
        <w:spacing w:line="480" w:lineRule="auto"/>
        <w:rPr>
          <w:del w:id="566" w:author="Lewis Barnett" w:date="2020-06-16T16:15:00Z"/>
        </w:rPr>
        <w:pPrChange w:id="567" w:author="Lewis Barnett" w:date="2020-06-16T16:16:00Z">
          <w:pPr>
            <w:spacing w:after="160" w:line="480" w:lineRule="auto"/>
          </w:pPr>
        </w:pPrChange>
      </w:pPr>
    </w:p>
    <w:p w14:paraId="63345EBB" w14:textId="090F70A4" w:rsidR="00A939E4" w:rsidDel="00D10A48" w:rsidRDefault="00F4316E">
      <w:pPr>
        <w:spacing w:line="480" w:lineRule="auto"/>
        <w:rPr>
          <w:del w:id="568" w:author="Lewis Barnett" w:date="2020-06-16T16:15:00Z"/>
          <w:vertAlign w:val="subscript"/>
        </w:rPr>
        <w:pPrChange w:id="569" w:author="Lewis Barnett" w:date="2020-06-16T16:16:00Z">
          <w:pPr>
            <w:spacing w:after="160" w:line="480" w:lineRule="auto"/>
            <w:jc w:val="center"/>
          </w:pPr>
        </w:pPrChange>
      </w:pPr>
      <w:del w:id="570"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571" w:author="Lewis Barnett" w:date="2020-06-16T16:16:00Z"/>
        </w:rPr>
        <w:pPrChange w:id="572"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573" w:author="Lewis Barnett" w:date="2020-06-16T16:16:00Z"/>
        </w:rPr>
        <w:pPrChange w:id="574" w:author="Lewis Barnett" w:date="2020-06-16T16:16:00Z">
          <w:pPr>
            <w:spacing w:after="160" w:line="480" w:lineRule="auto"/>
          </w:pPr>
        </w:pPrChange>
      </w:pPr>
    </w:p>
    <w:p w14:paraId="0AA39DC8" w14:textId="7F15A8ED" w:rsidR="005437A8" w:rsidRDefault="0071148D">
      <w:pPr>
        <w:spacing w:line="480" w:lineRule="auto"/>
        <w:pPrChange w:id="575" w:author="Lewis Barnett" w:date="2020-06-16T16:16:00Z">
          <w:pPr>
            <w:spacing w:after="160" w:line="480" w:lineRule="auto"/>
          </w:pPr>
        </w:pPrChange>
      </w:pPr>
      <w:del w:id="576"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115"/>
                      </a:xfrm>
                      <a:prstGeom prst="rect">
                        <a:avLst/>
                      </a:prstGeom>
                    </pic:spPr>
                  </pic:pic>
                </a:graphicData>
              </a:graphic>
            </wp:inline>
          </w:drawing>
        </w:r>
      </w:del>
    </w:p>
    <w:p w14:paraId="01EDE1FD" w14:textId="54EA6422" w:rsidR="00D10A48" w:rsidRDefault="005437A8">
      <w:pPr>
        <w:spacing w:line="480" w:lineRule="auto"/>
        <w:rPr>
          <w:ins w:id="577"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578" w:author="Lewis.Barnett" w:date="2020-06-23T15:01:00Z">
        <w:r w:rsidR="0051393F" w:rsidDel="00087449">
          <w:delText>spatial trend</w:delText>
        </w:r>
      </w:del>
      <w:ins w:id="579" w:author="Lewis.Barnett" w:date="2020-06-23T15:01:00Z">
        <w:r w:rsidR="00087449">
          <w:t>local trend</w:t>
        </w:r>
      </w:ins>
      <w:r w:rsidR="0051393F">
        <w:t xml:space="preserve">. </w:t>
      </w:r>
      <w:moveFromRangeStart w:id="580" w:author="Lewis Barnett" w:date="2020-06-16T14:06:00Z" w:name="move43208830"/>
      <w:moveFrom w:id="581"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580"/>
      <w:moveToRangeStart w:id="582" w:author="Lewis Barnett" w:date="2020-06-12T16:03:00Z" w:name="move42870026"/>
      <w:moveTo w:id="583"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584" w:author="Lewis Barnett" w:date="2020-06-16T14:03:00Z">
        <w:r w:rsidR="00B610B9">
          <w:rPr>
            <w:rFonts w:eastAsiaTheme="minorEastAsia"/>
          </w:rPr>
          <w:t xml:space="preserve"> at each location</w:t>
        </w:r>
      </w:ins>
      <w:moveTo w:id="585" w:author="Lewis Barnett" w:date="2020-06-12T16:03:00Z">
        <w:r w:rsidR="00E53D46" w:rsidRPr="00B610B9">
          <w:rPr>
            <w:rFonts w:eastAsiaTheme="minorEastAsia"/>
            <w:b/>
            <w:rPrChange w:id="586"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582"/>
      <w:ins w:id="587" w:author="Lewis Barnett" w:date="2020-06-12T16:03:00Z">
        <w:r w:rsidR="00E53D46">
          <w:rPr>
            <w:rFonts w:eastAsiaTheme="minorEastAsia"/>
          </w:rPr>
          <w:t xml:space="preserve"> </w:t>
        </w:r>
      </w:ins>
      <w:moveToRangeStart w:id="588" w:author="Lewis Barnett" w:date="2020-06-16T14:06:00Z" w:name="move43208830"/>
      <w:moveTo w:id="589" w:author="Lewis Barnett" w:date="2020-06-16T14:06:00Z">
        <w:r w:rsidR="00B610B9">
          <w:t xml:space="preserve">Each violin represents </w:t>
        </w:r>
      </w:moveTo>
      <w:ins w:id="590" w:author="Lewis Barnett" w:date="2020-06-16T14:07:00Z">
        <w:r w:rsidR="00B610B9">
          <w:t xml:space="preserve">the distribution of location by location comparisons from </w:t>
        </w:r>
      </w:ins>
      <w:moveTo w:id="591" w:author="Lewis Barnett" w:date="2020-06-16T14:06:00Z">
        <w:r w:rsidR="00B610B9">
          <w:t xml:space="preserve">100 simulations and the dots represent the median value. </w:t>
        </w:r>
      </w:moveTo>
      <w:moveToRangeEnd w:id="588"/>
      <w:r w:rsidR="00E6142A">
        <w:t>In all cases, t</w:t>
      </w:r>
      <w:r w:rsidR="00D42716">
        <w:t xml:space="preserve">he standard deviation of the </w:t>
      </w:r>
      <w:r w:rsidR="00E6142A">
        <w:t>non-varying parameter</w:t>
      </w:r>
      <w:r w:rsidR="00D42716">
        <w:t xml:space="preserve"> is held at 0.01</w:t>
      </w:r>
      <w:ins w:id="592" w:author="Lewis Barnett" w:date="2020-06-12T15:53:00Z">
        <w:r w:rsidR="00E53D46">
          <w:t xml:space="preserve">, while </w:t>
        </w:r>
      </w:ins>
      <m:oMath>
        <m:r>
          <w:ins w:id="593" w:author="Lewis Barnett" w:date="2020-06-12T15:54:00Z">
            <w:rPr>
              <w:rFonts w:ascii="Cambria Math" w:hAnsi="Cambria Math"/>
            </w:rPr>
            <m:t>σ</m:t>
          </w:ins>
        </m:r>
      </m:oMath>
      <w:ins w:id="594" w:author="Lewis Barnett" w:date="2020-06-12T15:57:00Z">
        <w:r w:rsidR="00E53D46">
          <w:t xml:space="preserve"> </w:t>
        </w:r>
        <w:r w:rsidR="00E53D46">
          <w:lastRenderedPageBreak/>
          <w:t xml:space="preserve">varies </w:t>
        </w:r>
        <w:proofErr w:type="gramStart"/>
        <w:r w:rsidR="00E53D46">
          <w:t xml:space="preserve">along </w:t>
        </w:r>
      </w:ins>
      <w:proofErr w:type="gramEnd"/>
      <m:oMath>
        <m:r>
          <w:ins w:id="595" w:author="Lewis Barnett" w:date="2020-06-12T15:58:00Z">
            <w:rPr>
              <w:rFonts w:ascii="Cambria Math" w:hAnsi="Cambria Math"/>
            </w:rPr>
            <m:t>{0.01, 0.25, 0.5, 0.75}</m:t>
          </w:ins>
        </m:r>
      </m:oMath>
      <w:ins w:id="596" w:author="Lewis Barnett" w:date="2020-06-12T15:58:00Z">
        <w:r w:rsidR="00E53D46">
          <w:t>.</w:t>
        </w:r>
      </w:ins>
      <w:del w:id="597" w:author="Lewis Barnett" w:date="2020-06-12T15:57:00Z">
        <w:r w:rsidR="00D42716" w:rsidDel="00E53D46">
          <w:delText>.</w:delText>
        </w:r>
      </w:del>
      <w:r w:rsidR="00E6142A">
        <w:t xml:space="preserve"> </w:t>
      </w:r>
      <w:moveFromRangeStart w:id="598" w:author="Lewis Barnett" w:date="2020-06-12T16:03:00Z" w:name="move42870026"/>
      <w:moveFrom w:id="599"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598"/>
      <w:ins w:id="600" w:author="Lewis Barnett" w:date="2020-06-09T12:07:00Z">
        <w:r w:rsidR="0005686A">
          <w:rPr>
            <w:rFonts w:eastAsiaTheme="minorEastAsia"/>
          </w:rPr>
          <w:t>Note that</w:t>
        </w:r>
      </w:ins>
      <w:ins w:id="601" w:author="Lewis Barnett" w:date="2020-06-09T12:09:00Z">
        <w:r w:rsidR="0005686A">
          <w:rPr>
            <w:rFonts w:eastAsiaTheme="minorEastAsia"/>
          </w:rPr>
          <w:t xml:space="preserve"> </w:t>
        </w:r>
      </w:ins>
      <w:ins w:id="602" w:author="Lewis Barnett" w:date="2020-06-09T12:10:00Z">
        <w:r w:rsidR="0005686A">
          <w:rPr>
            <w:rFonts w:eastAsiaTheme="minorEastAsia"/>
          </w:rPr>
          <w:t xml:space="preserve">these results were also computed for </w:t>
        </w:r>
      </w:ins>
      <m:oMath>
        <m:r>
          <w:ins w:id="603" w:author="Lewis Barnett" w:date="2020-06-09T12:08:00Z">
            <w:rPr>
              <w:rFonts w:ascii="Cambria Math" w:hAnsi="Cambria Math"/>
            </w:rPr>
            <m:t>σ</m:t>
          </w:ins>
        </m:r>
        <m:r>
          <w:ins w:id="604" w:author="Lewis Barnett" w:date="2020-06-09T12:10:00Z">
            <w:rPr>
              <w:rFonts w:ascii="Cambria Math" w:hAnsi="Cambria Math"/>
            </w:rPr>
            <m:t>=1</m:t>
          </w:ins>
        </m:r>
      </m:oMath>
      <w:ins w:id="605" w:author="Lewis Barnett" w:date="2020-06-09T12:09:00Z">
        <w:r w:rsidR="0005686A">
          <w:rPr>
            <w:rFonts w:eastAsiaTheme="minorEastAsia"/>
          </w:rPr>
          <w:t xml:space="preserve"> </w:t>
        </w:r>
      </w:ins>
      <w:ins w:id="606" w:author="Lewis Barnett" w:date="2020-06-09T12:11:00Z">
        <w:r w:rsidR="0005686A">
          <w:rPr>
            <w:rFonts w:eastAsiaTheme="minorEastAsia"/>
          </w:rPr>
          <w:t>(see Table S1)</w:t>
        </w:r>
      </w:ins>
      <w:ins w:id="607" w:author="Lewis Barnett" w:date="2020-06-09T12:10:00Z">
        <w:r w:rsidR="0005686A">
          <w:rPr>
            <w:rFonts w:eastAsiaTheme="minorEastAsia"/>
          </w:rPr>
          <w:t xml:space="preserve">, yet are omitted here </w:t>
        </w:r>
      </w:ins>
      <w:ins w:id="608" w:author="Lewis Barnett" w:date="2020-06-09T12:16:00Z">
        <w:r w:rsidR="00316227">
          <w:rPr>
            <w:rFonts w:eastAsiaTheme="minorEastAsia"/>
          </w:rPr>
          <w:t>as the</w:t>
        </w:r>
      </w:ins>
      <w:ins w:id="609" w:author="Lewis Barnett" w:date="2020-06-15T10:59:00Z">
        <w:r w:rsidR="00D53306">
          <w:rPr>
            <w:rFonts w:eastAsiaTheme="minorEastAsia"/>
          </w:rPr>
          <w:t>y</w:t>
        </w:r>
      </w:ins>
      <w:ins w:id="610" w:author="Lewis Barnett" w:date="2020-06-09T12:16:00Z">
        <w:r w:rsidR="00316227">
          <w:rPr>
            <w:rFonts w:eastAsiaTheme="minorEastAsia"/>
          </w:rPr>
          <w:t xml:space="preserve"> were</w:t>
        </w:r>
      </w:ins>
      <w:ins w:id="611" w:author="Lewis Barnett" w:date="2020-06-09T12:17:00Z">
        <w:r w:rsidR="00316227">
          <w:rPr>
            <w:rFonts w:eastAsiaTheme="minorEastAsia"/>
          </w:rPr>
          <w:t xml:space="preserve"> very similar to results </w:t>
        </w:r>
        <w:proofErr w:type="gramStart"/>
        <w:r w:rsidR="00316227">
          <w:rPr>
            <w:rFonts w:eastAsiaTheme="minorEastAsia"/>
          </w:rPr>
          <w:t>from</w:t>
        </w:r>
      </w:ins>
      <w:ins w:id="612" w:author="Lewis Barnett" w:date="2020-06-09T12:16:00Z">
        <w:r w:rsidR="007F6FF2">
          <w:rPr>
            <w:rFonts w:eastAsiaTheme="minorEastAsia"/>
          </w:rPr>
          <w:t xml:space="preserve"> </w:t>
        </w:r>
      </w:ins>
      <w:proofErr w:type="gramEnd"/>
      <m:oMath>
        <m:r>
          <w:ins w:id="613" w:author="Lewis Barnett" w:date="2020-06-09T12:18:00Z">
            <w:rPr>
              <w:rFonts w:ascii="Cambria Math" w:hAnsi="Cambria Math"/>
            </w:rPr>
            <m:t>σ=0.75</m:t>
          </w:ins>
        </m:r>
      </m:oMath>
      <w:ins w:id="614" w:author="Lewis Barnett" w:date="2020-06-09T12:18:00Z">
        <w:r w:rsidR="00316227">
          <w:rPr>
            <w:rFonts w:eastAsiaTheme="minorEastAsia"/>
          </w:rPr>
          <w:t>.</w:t>
        </w:r>
      </w:ins>
      <w:ins w:id="615"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616" w:author="Lewis Barnett" w:date="2020-06-16T16:16:00Z"/>
          <w:rPrChange w:id="617" w:author="Lewis Barnett" w:date="2020-06-16T16:16:00Z">
            <w:rPr>
              <w:del w:id="618" w:author="Lewis Barnett" w:date="2020-06-16T16:16:00Z"/>
              <w:vertAlign w:val="subscript"/>
            </w:rPr>
          </w:rPrChange>
        </w:rPr>
        <w:pPrChange w:id="619" w:author="Lewis Barnett" w:date="2020-06-16T16:16:00Z">
          <w:pPr>
            <w:spacing w:after="160" w:line="480" w:lineRule="auto"/>
          </w:pPr>
        </w:pPrChange>
      </w:pPr>
      <w:del w:id="620" w:author="Lewis Barnett" w:date="2020-06-16T16:16:00Z">
        <w:r w:rsidDel="00D10A48">
          <w:br w:type="page"/>
        </w:r>
      </w:del>
    </w:p>
    <w:p w14:paraId="78E113B0" w14:textId="4B7E6BAD" w:rsidR="00811176" w:rsidRDefault="0071148D">
      <w:pPr>
        <w:spacing w:line="480" w:lineRule="auto"/>
      </w:pPr>
      <w:del w:id="621"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622" w:author="Lewis Barnett" w:date="2020-06-16T16:16:00Z"/>
        </w:rPr>
        <w:pPrChange w:id="623"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624" w:author="Lewis.Barnett" w:date="2020-06-23T15:01:00Z">
        <w:r w:rsidR="00843324" w:rsidDel="00087449">
          <w:delText>spatial trend</w:delText>
        </w:r>
      </w:del>
      <w:ins w:id="625"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626" w:author="Lewis Barnett" w:date="2020-06-16T16:16:00Z"/>
        </w:rPr>
      </w:pPr>
    </w:p>
    <w:p w14:paraId="1E94F816" w14:textId="028B6AEC" w:rsidR="005B5CB5" w:rsidDel="00D10A48" w:rsidRDefault="005B5CB5">
      <w:pPr>
        <w:spacing w:line="480" w:lineRule="auto"/>
        <w:rPr>
          <w:del w:id="627" w:author="Lewis Barnett" w:date="2020-06-16T16:16:00Z"/>
        </w:rPr>
        <w:pPrChange w:id="628" w:author="Lewis Barnett" w:date="2020-06-16T16:16:00Z">
          <w:pPr>
            <w:spacing w:after="160" w:line="480" w:lineRule="auto"/>
          </w:pPr>
        </w:pPrChange>
      </w:pPr>
      <w:del w:id="629" w:author="Lewis Barnett" w:date="2020-06-16T16:16:00Z">
        <w:r w:rsidDel="00D10A48">
          <w:br w:type="page"/>
        </w:r>
      </w:del>
    </w:p>
    <w:p w14:paraId="4E1CB6FD" w14:textId="00624F96" w:rsidR="0002735B" w:rsidRDefault="0071148D">
      <w:pPr>
        <w:spacing w:line="480" w:lineRule="auto"/>
        <w:rPr>
          <w:vertAlign w:val="subscript"/>
        </w:rPr>
        <w:pPrChange w:id="630" w:author="Lewis Barnett" w:date="2020-06-16T16:16:00Z">
          <w:pPr>
            <w:spacing w:after="160" w:line="480" w:lineRule="auto"/>
            <w:jc w:val="center"/>
          </w:pPr>
        </w:pPrChange>
      </w:pPr>
      <w:del w:id="631"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632"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633" w:author="Lewis.Barnett" w:date="2020-06-23T15:01:00Z">
        <w:r w:rsidDel="00087449">
          <w:delText>spatial trend</w:delText>
        </w:r>
      </w:del>
      <w:ins w:id="634"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635" w:author="Lewis.Barnett" w:date="2020-06-23T15:01:00Z">
        <w:r w:rsidDel="00087449">
          <w:delText>spatial trend</w:delText>
        </w:r>
      </w:del>
      <w:ins w:id="636"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2BE210DB" w14:textId="77777777" w:rsidR="003C0549" w:rsidRDefault="00082596">
      <w:pPr>
        <w:pStyle w:val="Bibliography"/>
        <w:rPr>
          <w:ins w:id="637" w:author="Lewis Barnett" w:date="2020-06-16T14:27:00Z"/>
        </w:rPr>
        <w:pPrChange w:id="638" w:author="Lewis Barnett" w:date="2020-06-16T14:27: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639" w:author="Lewis Barnett" w:date="2020-06-16T14:27:00Z">
        <w:r w:rsidR="003C0549">
          <w:t>Akaike, H. 1973. Information theory and an extension of the maximum likelihood principle. Page 2nd International Symposium on Information Theory. Budapest: Akadémiai, Tsahkadsor, Armenia, USSR.</w:t>
        </w:r>
      </w:ins>
    </w:p>
    <w:p w14:paraId="1AAD7B2D" w14:textId="77777777" w:rsidR="003C0549" w:rsidRDefault="003C0549">
      <w:pPr>
        <w:pStyle w:val="Bibliography"/>
        <w:rPr>
          <w:ins w:id="640" w:author="Lewis Barnett" w:date="2020-06-16T14:27:00Z"/>
        </w:rPr>
        <w:pPrChange w:id="641" w:author="Lewis Barnett" w:date="2020-06-16T14:27:00Z">
          <w:pPr>
            <w:widowControl w:val="0"/>
            <w:autoSpaceDE w:val="0"/>
            <w:autoSpaceDN w:val="0"/>
            <w:adjustRightInd w:val="0"/>
          </w:pPr>
        </w:pPrChange>
      </w:pPr>
      <w:ins w:id="642" w:author="Lewis Barnett" w:date="2020-06-16T14:27:00Z">
        <w:r>
          <w:t>Anderson, S. C. 2019. sdmTMB: An R package for spatial and spatiotemporal GLMMs with TMB.</w:t>
        </w:r>
      </w:ins>
    </w:p>
    <w:p w14:paraId="0C5B2A1E" w14:textId="77777777" w:rsidR="003C0549" w:rsidRDefault="003C0549">
      <w:pPr>
        <w:pStyle w:val="Bibliography"/>
        <w:rPr>
          <w:ins w:id="643" w:author="Lewis Barnett" w:date="2020-06-16T14:27:00Z"/>
        </w:rPr>
        <w:pPrChange w:id="644" w:author="Lewis Barnett" w:date="2020-06-16T14:27:00Z">
          <w:pPr>
            <w:widowControl w:val="0"/>
            <w:autoSpaceDE w:val="0"/>
            <w:autoSpaceDN w:val="0"/>
            <w:adjustRightInd w:val="0"/>
          </w:pPr>
        </w:pPrChange>
      </w:pPr>
      <w:ins w:id="645" w:author="Lewis Barnett" w:date="2020-06-16T14:27:00Z">
        <w:r>
          <w:t>Anderson, S. C., E. A. Keppel, and Edwards, A.M. In press. A reproducible data synopsis for over 100 species of British Columbia groundfish.</w:t>
        </w:r>
      </w:ins>
    </w:p>
    <w:p w14:paraId="206B804A" w14:textId="77777777" w:rsidR="003C0549" w:rsidRDefault="003C0549">
      <w:pPr>
        <w:pStyle w:val="Bibliography"/>
        <w:rPr>
          <w:ins w:id="646" w:author="Lewis Barnett" w:date="2020-06-16T14:27:00Z"/>
        </w:rPr>
        <w:pPrChange w:id="647" w:author="Lewis Barnett" w:date="2020-06-16T14:27:00Z">
          <w:pPr>
            <w:widowControl w:val="0"/>
            <w:autoSpaceDE w:val="0"/>
            <w:autoSpaceDN w:val="0"/>
            <w:adjustRightInd w:val="0"/>
          </w:pPr>
        </w:pPrChange>
      </w:pPr>
      <w:ins w:id="648" w:author="Lewis Barnett" w:date="2020-06-16T14:27:00Z">
        <w:r>
          <w:t>Anderson, S. C., and E. J. Ward. 2019. Black swans in space: modeling spatiotemporal processes with extremes. Ecology 100:e02403.</w:t>
        </w:r>
      </w:ins>
    </w:p>
    <w:p w14:paraId="572563FC" w14:textId="77777777" w:rsidR="003C0549" w:rsidRDefault="003C0549">
      <w:pPr>
        <w:pStyle w:val="Bibliography"/>
        <w:rPr>
          <w:ins w:id="649" w:author="Lewis Barnett" w:date="2020-06-16T14:27:00Z"/>
        </w:rPr>
        <w:pPrChange w:id="650" w:author="Lewis Barnett" w:date="2020-06-16T14:27:00Z">
          <w:pPr>
            <w:widowControl w:val="0"/>
            <w:autoSpaceDE w:val="0"/>
            <w:autoSpaceDN w:val="0"/>
            <w:adjustRightInd w:val="0"/>
          </w:pPr>
        </w:pPrChange>
      </w:pPr>
      <w:ins w:id="651" w:author="Lewis Barnett" w:date="2020-06-16T14:27:00Z">
        <w:r>
          <w:t>Auger-Méthé, M., C. Field, C. M. Albertsen, A. E. Derocher, M. A. Lewis, I. D. Jonsen, and J. Mills Flemming. 2016. State-space models’ dirty little secrets: even simple linear Gaussian models can have estimation problems. Scientific Reports 6:26677.</w:t>
        </w:r>
      </w:ins>
    </w:p>
    <w:p w14:paraId="507990DD" w14:textId="77777777" w:rsidR="003C0549" w:rsidRDefault="003C0549">
      <w:pPr>
        <w:pStyle w:val="Bibliography"/>
        <w:rPr>
          <w:ins w:id="652" w:author="Lewis Barnett" w:date="2020-06-16T14:27:00Z"/>
        </w:rPr>
        <w:pPrChange w:id="653" w:author="Lewis Barnett" w:date="2020-06-16T14:27:00Z">
          <w:pPr>
            <w:widowControl w:val="0"/>
            <w:autoSpaceDE w:val="0"/>
            <w:autoSpaceDN w:val="0"/>
            <w:adjustRightInd w:val="0"/>
          </w:pPr>
        </w:pPrChange>
      </w:pPr>
      <w:ins w:id="654" w:author="Lewis Barnett" w:date="2020-06-16T14:27:00Z">
        <w:r>
          <w:t>Bakun, A., D. B. Field, A. Redondo-Rodriguez, and S. J. Weeks. 2010. Greenhouse gas, upwelling-favorable winds, and the future of coastal ocean upwelling ecosystems. Global Change Biology 16:1213–1228.</w:t>
        </w:r>
      </w:ins>
    </w:p>
    <w:p w14:paraId="62B751B7" w14:textId="77777777" w:rsidR="003C0549" w:rsidRDefault="003C0549">
      <w:pPr>
        <w:pStyle w:val="Bibliography"/>
        <w:rPr>
          <w:ins w:id="655" w:author="Lewis Barnett" w:date="2020-06-16T14:27:00Z"/>
        </w:rPr>
        <w:pPrChange w:id="656" w:author="Lewis Barnett" w:date="2020-06-16T14:27:00Z">
          <w:pPr>
            <w:widowControl w:val="0"/>
            <w:autoSpaceDE w:val="0"/>
            <w:autoSpaceDN w:val="0"/>
            <w:adjustRightInd w:val="0"/>
          </w:pPr>
        </w:pPrChange>
      </w:pPr>
      <w:ins w:id="657" w:author="Lewis Barnett" w:date="2020-06-16T14:27:00Z">
        <w:r>
          <w:t>Barnett, L. A. K., E. J. Ward, J. E. Jannot, and A. O. Shelton. 2019. Dynamic spatial heterogeneity reveals interdependence of marine faunal density and fishery removals. Ecological Indicators 107:105585.</w:t>
        </w:r>
      </w:ins>
    </w:p>
    <w:p w14:paraId="2DC6B4BF" w14:textId="77777777" w:rsidR="003C0549" w:rsidRDefault="003C0549">
      <w:pPr>
        <w:pStyle w:val="Bibliography"/>
        <w:rPr>
          <w:ins w:id="658" w:author="Lewis Barnett" w:date="2020-06-16T14:27:00Z"/>
        </w:rPr>
        <w:pPrChange w:id="659" w:author="Lewis Barnett" w:date="2020-06-16T14:27:00Z">
          <w:pPr>
            <w:widowControl w:val="0"/>
            <w:autoSpaceDE w:val="0"/>
            <w:autoSpaceDN w:val="0"/>
            <w:adjustRightInd w:val="0"/>
          </w:pPr>
        </w:pPrChange>
      </w:pPr>
      <w:ins w:id="660" w:author="Lewis Barnett" w:date="2020-06-16T14:27:00Z">
        <w:r>
          <w:t>Berger, A. M., D. R. Goethel, P. D. Lynch, T. Quinn, S. Mormede, J. McKenzie, and A. Dunn. 2017. Space oddity: The mission for spatial integration. Canadian Journal of Fisheries and Aquatic Sciences 74:1698–1716.</w:t>
        </w:r>
      </w:ins>
    </w:p>
    <w:p w14:paraId="3B10C001" w14:textId="77777777" w:rsidR="003C0549" w:rsidRDefault="003C0549">
      <w:pPr>
        <w:pStyle w:val="Bibliography"/>
        <w:rPr>
          <w:ins w:id="661" w:author="Lewis Barnett" w:date="2020-06-16T14:27:00Z"/>
        </w:rPr>
        <w:pPrChange w:id="662" w:author="Lewis Barnett" w:date="2020-06-16T14:27:00Z">
          <w:pPr>
            <w:widowControl w:val="0"/>
            <w:autoSpaceDE w:val="0"/>
            <w:autoSpaceDN w:val="0"/>
            <w:adjustRightInd w:val="0"/>
          </w:pPr>
        </w:pPrChange>
      </w:pPr>
      <w:ins w:id="663" w:author="Lewis Barnett" w:date="2020-06-16T14:27:00Z">
        <w:r>
          <w:lastRenderedPageBreak/>
          <w:t>Chen, J., M. E. Thompson, and C. Wu. 2004. Estimation of Fish Abundance Indices Based on Scientific Research Trawl Surveys. Biometrics 60:116–123.</w:t>
        </w:r>
      </w:ins>
    </w:p>
    <w:p w14:paraId="0CA2BE2F" w14:textId="77777777" w:rsidR="003C0549" w:rsidRDefault="003C0549">
      <w:pPr>
        <w:pStyle w:val="Bibliography"/>
        <w:rPr>
          <w:ins w:id="664" w:author="Lewis Barnett" w:date="2020-06-16T14:27:00Z"/>
        </w:rPr>
        <w:pPrChange w:id="665" w:author="Lewis Barnett" w:date="2020-06-16T14:27:00Z">
          <w:pPr>
            <w:widowControl w:val="0"/>
            <w:autoSpaceDE w:val="0"/>
            <w:autoSpaceDN w:val="0"/>
            <w:adjustRightInd w:val="0"/>
          </w:pPr>
        </w:pPrChange>
      </w:pPr>
      <w:ins w:id="666" w:author="Lewis Barnett" w:date="2020-06-16T14:27:00Z">
        <w:r>
          <w:t>Dunn, P. K., and G. K. Smyth. 2005. Series evaluation of Tweedie exponential dispersion model densities. Statistics and Computing 15:267–280.</w:t>
        </w:r>
      </w:ins>
    </w:p>
    <w:p w14:paraId="5A66C00E" w14:textId="77777777" w:rsidR="003C0549" w:rsidRDefault="003C0549">
      <w:pPr>
        <w:pStyle w:val="Bibliography"/>
        <w:rPr>
          <w:ins w:id="667" w:author="Lewis Barnett" w:date="2020-06-16T14:27:00Z"/>
        </w:rPr>
        <w:pPrChange w:id="668" w:author="Lewis Barnett" w:date="2020-06-16T14:27:00Z">
          <w:pPr>
            <w:widowControl w:val="0"/>
            <w:autoSpaceDE w:val="0"/>
            <w:autoSpaceDN w:val="0"/>
            <w:adjustRightInd w:val="0"/>
          </w:pPr>
        </w:pPrChange>
      </w:pPr>
      <w:ins w:id="669" w:author="Lewis Barnett" w:date="2020-06-16T14:27:00Z">
        <w:r>
          <w:t>Elith, J., M. Kearney, and S. Phillips. 2010. The art of modelling range-shifting species. Methods in Ecology and Evolution 1:330–342.</w:t>
        </w:r>
      </w:ins>
    </w:p>
    <w:p w14:paraId="32E2AEA8" w14:textId="77777777" w:rsidR="003C0549" w:rsidRDefault="003C0549">
      <w:pPr>
        <w:pStyle w:val="Bibliography"/>
        <w:rPr>
          <w:ins w:id="670" w:author="Lewis Barnett" w:date="2020-06-16T14:27:00Z"/>
        </w:rPr>
        <w:pPrChange w:id="671" w:author="Lewis Barnett" w:date="2020-06-16T14:27:00Z">
          <w:pPr>
            <w:widowControl w:val="0"/>
            <w:autoSpaceDE w:val="0"/>
            <w:autoSpaceDN w:val="0"/>
            <w:adjustRightInd w:val="0"/>
          </w:pPr>
        </w:pPrChange>
      </w:pPr>
      <w:ins w:id="672" w:author="Lewis Barnett" w:date="2020-06-16T14:27:00Z">
        <w:r>
          <w:t>Elith, J., and J. R. Leathwick. 2009. Species Distribution Models: Ecological Explanation and Prediction Across Space and Time. Annual Review of Ecology, Evolution, and Systematics 40:677–697.</w:t>
        </w:r>
      </w:ins>
    </w:p>
    <w:p w14:paraId="3D532724" w14:textId="77777777" w:rsidR="003C0549" w:rsidRDefault="003C0549">
      <w:pPr>
        <w:pStyle w:val="Bibliography"/>
        <w:rPr>
          <w:ins w:id="673" w:author="Lewis Barnett" w:date="2020-06-16T14:27:00Z"/>
        </w:rPr>
        <w:pPrChange w:id="674" w:author="Lewis Barnett" w:date="2020-06-16T14:27:00Z">
          <w:pPr>
            <w:widowControl w:val="0"/>
            <w:autoSpaceDE w:val="0"/>
            <w:autoSpaceDN w:val="0"/>
            <w:adjustRightInd w:val="0"/>
          </w:pPr>
        </w:pPrChange>
      </w:pPr>
      <w:ins w:id="675" w:author="Lewis Barnett" w:date="2020-06-16T14:27:00Z">
        <w: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3A116E30" w14:textId="77777777" w:rsidR="003C0549" w:rsidRDefault="003C0549">
      <w:pPr>
        <w:pStyle w:val="Bibliography"/>
        <w:rPr>
          <w:ins w:id="676" w:author="Lewis Barnett" w:date="2020-06-16T14:27:00Z"/>
        </w:rPr>
        <w:pPrChange w:id="677" w:author="Lewis Barnett" w:date="2020-06-16T14:27:00Z">
          <w:pPr>
            <w:widowControl w:val="0"/>
            <w:autoSpaceDE w:val="0"/>
            <w:autoSpaceDN w:val="0"/>
            <w:adjustRightInd w:val="0"/>
          </w:pPr>
        </w:pPrChange>
      </w:pPr>
      <w:ins w:id="678" w:author="Lewis Barnett" w:date="2020-06-16T14:27:00Z">
        <w:r>
          <w:t>Hassell, M. 2000. The spatial and temporal dynamics of host-parasitoid interactions. Oxford University Press, Oxford.</w:t>
        </w:r>
      </w:ins>
    </w:p>
    <w:p w14:paraId="49BD06AC" w14:textId="77777777" w:rsidR="003C0549" w:rsidRDefault="003C0549">
      <w:pPr>
        <w:pStyle w:val="Bibliography"/>
        <w:rPr>
          <w:ins w:id="679" w:author="Lewis Barnett" w:date="2020-06-16T14:27:00Z"/>
        </w:rPr>
        <w:pPrChange w:id="680" w:author="Lewis Barnett" w:date="2020-06-16T14:27:00Z">
          <w:pPr>
            <w:widowControl w:val="0"/>
            <w:autoSpaceDE w:val="0"/>
            <w:autoSpaceDN w:val="0"/>
            <w:adjustRightInd w:val="0"/>
          </w:pPr>
        </w:pPrChange>
      </w:pPr>
      <w:ins w:id="681" w:author="Lewis Barnett" w:date="2020-06-16T14:27:00Z">
        <w:r>
          <w:t>Hennig, C. 2019. fpc: Flexible Procedures for Clustering.</w:t>
        </w:r>
      </w:ins>
    </w:p>
    <w:p w14:paraId="73B5C927" w14:textId="77777777" w:rsidR="003C0549" w:rsidRDefault="003C0549">
      <w:pPr>
        <w:pStyle w:val="Bibliography"/>
        <w:rPr>
          <w:ins w:id="682" w:author="Lewis Barnett" w:date="2020-06-16T14:27:00Z"/>
        </w:rPr>
        <w:pPrChange w:id="683" w:author="Lewis Barnett" w:date="2020-06-16T14:27:00Z">
          <w:pPr>
            <w:widowControl w:val="0"/>
            <w:autoSpaceDE w:val="0"/>
            <w:autoSpaceDN w:val="0"/>
            <w:adjustRightInd w:val="0"/>
          </w:pPr>
        </w:pPrChange>
      </w:pPr>
      <w:ins w:id="684" w:author="Lewis Barnett" w:date="2020-06-16T14:27:00Z">
        <w:r>
          <w:lastRenderedPageBreak/>
          <w:t>Hitch, A. T., and P. L. Leberg. 2007. Breeding Distributions of North American Bird Species Moving North as a Result of Climate Change. Conservation Biology 21:534–539.</w:t>
        </w:r>
      </w:ins>
    </w:p>
    <w:p w14:paraId="1FF2C0C0" w14:textId="77777777" w:rsidR="003C0549" w:rsidRDefault="003C0549">
      <w:pPr>
        <w:pStyle w:val="Bibliography"/>
        <w:rPr>
          <w:ins w:id="685" w:author="Lewis Barnett" w:date="2020-06-16T14:27:00Z"/>
        </w:rPr>
        <w:pPrChange w:id="686" w:author="Lewis Barnett" w:date="2020-06-16T14:27:00Z">
          <w:pPr>
            <w:widowControl w:val="0"/>
            <w:autoSpaceDE w:val="0"/>
            <w:autoSpaceDN w:val="0"/>
            <w:adjustRightInd w:val="0"/>
          </w:pPr>
        </w:pPrChange>
      </w:pPr>
      <w:ins w:id="687" w:author="Lewis Barnett" w:date="2020-06-16T14:27:00Z">
        <w:r>
          <w:t>Huffaker, C. B. 1958. Experimental studies on predation: dispersion factors and predator-prey oscillations. Hilgardia 27:795–835.</w:t>
        </w:r>
      </w:ins>
    </w:p>
    <w:p w14:paraId="3ED948A9" w14:textId="77777777" w:rsidR="003C0549" w:rsidRDefault="003C0549">
      <w:pPr>
        <w:pStyle w:val="Bibliography"/>
        <w:rPr>
          <w:ins w:id="688" w:author="Lewis Barnett" w:date="2020-06-16T14:27:00Z"/>
        </w:rPr>
        <w:pPrChange w:id="689" w:author="Lewis Barnett" w:date="2020-06-16T14:27:00Z">
          <w:pPr>
            <w:widowControl w:val="0"/>
            <w:autoSpaceDE w:val="0"/>
            <w:autoSpaceDN w:val="0"/>
            <w:adjustRightInd w:val="0"/>
          </w:pPr>
        </w:pPrChange>
      </w:pPr>
      <w:ins w:id="690" w:author="Lewis Barnett" w:date="2020-06-16T14:27:00Z">
        <w:r>
          <w:t>Johnson, K. F., J. T. Thorson, and A. E. Punt. 2019. Investigating the value of including depth during spatiotemporal index standardization. Fisheries Research 216:126–137.</w:t>
        </w:r>
      </w:ins>
    </w:p>
    <w:p w14:paraId="30C55D1A" w14:textId="77777777" w:rsidR="003C0549" w:rsidRDefault="003C0549">
      <w:pPr>
        <w:pStyle w:val="Bibliography"/>
        <w:rPr>
          <w:ins w:id="691" w:author="Lewis Barnett" w:date="2020-06-16T14:27:00Z"/>
        </w:rPr>
        <w:pPrChange w:id="692" w:author="Lewis Barnett" w:date="2020-06-16T14:27:00Z">
          <w:pPr>
            <w:widowControl w:val="0"/>
            <w:autoSpaceDE w:val="0"/>
            <w:autoSpaceDN w:val="0"/>
            <w:adjustRightInd w:val="0"/>
          </w:pPr>
        </w:pPrChange>
      </w:pPr>
      <w:ins w:id="693" w:author="Lewis Barnett" w:date="2020-06-16T14:27:00Z">
        <w:r>
          <w:t>Kaufman, L., and P. J. Rousseeuw. 2009. Finding groups in data: an introduction to cluster analysis. John Wiley &amp; Sons.</w:t>
        </w:r>
      </w:ins>
    </w:p>
    <w:p w14:paraId="1E9182E4" w14:textId="77777777" w:rsidR="003C0549" w:rsidRDefault="003C0549">
      <w:pPr>
        <w:pStyle w:val="Bibliography"/>
        <w:rPr>
          <w:ins w:id="694" w:author="Lewis Barnett" w:date="2020-06-16T14:27:00Z"/>
        </w:rPr>
        <w:pPrChange w:id="695" w:author="Lewis Barnett" w:date="2020-06-16T14:27:00Z">
          <w:pPr>
            <w:widowControl w:val="0"/>
            <w:autoSpaceDE w:val="0"/>
            <w:autoSpaceDN w:val="0"/>
            <w:adjustRightInd w:val="0"/>
          </w:pPr>
        </w:pPrChange>
      </w:pPr>
      <w:ins w:id="696" w:author="Lewis Barnett" w:date="2020-06-16T14:27:00Z">
        <w:r>
          <w:t>Kéfi, S., V. Guttal, W. A. Brock, S. R. Carpenter, A. M. Ellison, V. N. Livina, D. A. Seekell, M. Scheffer, E. H. van Nes, and V. Dakos. 2014. Early warning signals of ecological transitions: methods for spatial patterns. PloS one 9:e92097.</w:t>
        </w:r>
      </w:ins>
    </w:p>
    <w:p w14:paraId="4F573381" w14:textId="77777777" w:rsidR="003C0549" w:rsidRDefault="003C0549">
      <w:pPr>
        <w:pStyle w:val="Bibliography"/>
        <w:rPr>
          <w:ins w:id="697" w:author="Lewis Barnett" w:date="2020-06-16T14:27:00Z"/>
        </w:rPr>
        <w:pPrChange w:id="698" w:author="Lewis Barnett" w:date="2020-06-16T14:27:00Z">
          <w:pPr>
            <w:widowControl w:val="0"/>
            <w:autoSpaceDE w:val="0"/>
            <w:autoSpaceDN w:val="0"/>
            <w:adjustRightInd w:val="0"/>
          </w:pPr>
        </w:pPrChange>
      </w:pPr>
      <w:ins w:id="699" w:author="Lewis Barnett" w:date="2020-06-16T14:27:00Z">
        <w:r>
          <w:t>Keller, A. A., J. R. Wallace, and R. D. Methot. 2017. The Northwest Fisheries Science Center’s West Coast Groundfish Bottom Trawl Survey: History, Design, and Description. NOAA Technical Memorandum, Northwest Fisheries Science Center, Seattle, WA.</w:t>
        </w:r>
      </w:ins>
    </w:p>
    <w:p w14:paraId="5F5FAB10" w14:textId="77777777" w:rsidR="003C0549" w:rsidRDefault="003C0549">
      <w:pPr>
        <w:pStyle w:val="Bibliography"/>
        <w:rPr>
          <w:ins w:id="700" w:author="Lewis Barnett" w:date="2020-06-16T14:27:00Z"/>
        </w:rPr>
        <w:pPrChange w:id="701" w:author="Lewis Barnett" w:date="2020-06-16T14:27:00Z">
          <w:pPr>
            <w:widowControl w:val="0"/>
            <w:autoSpaceDE w:val="0"/>
            <w:autoSpaceDN w:val="0"/>
            <w:adjustRightInd w:val="0"/>
          </w:pPr>
        </w:pPrChange>
      </w:pPr>
      <w:ins w:id="702" w:author="Lewis Barnett" w:date="2020-06-16T14:27: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74325E6D" w14:textId="77777777" w:rsidR="003C0549" w:rsidRDefault="003C0549">
      <w:pPr>
        <w:pStyle w:val="Bibliography"/>
        <w:rPr>
          <w:ins w:id="703" w:author="Lewis Barnett" w:date="2020-06-16T14:27:00Z"/>
        </w:rPr>
        <w:pPrChange w:id="704" w:author="Lewis Barnett" w:date="2020-06-16T14:27:00Z">
          <w:pPr>
            <w:widowControl w:val="0"/>
            <w:autoSpaceDE w:val="0"/>
            <w:autoSpaceDN w:val="0"/>
            <w:adjustRightInd w:val="0"/>
          </w:pPr>
        </w:pPrChange>
      </w:pPr>
      <w:ins w:id="705" w:author="Lewis Barnett" w:date="2020-06-16T14:27:00Z">
        <w:r>
          <w:t>Kotwicki, S., and K. Ono. 2019. The effect of random and density-dependent variation in sampling efficiency on variance of abundance estimates from fishery surveys. Fish and Fisheries 20:760–774.</w:t>
        </w:r>
      </w:ins>
    </w:p>
    <w:p w14:paraId="4B5D5EBA" w14:textId="77777777" w:rsidR="003C0549" w:rsidRDefault="003C0549">
      <w:pPr>
        <w:pStyle w:val="Bibliography"/>
        <w:rPr>
          <w:ins w:id="706" w:author="Lewis Barnett" w:date="2020-06-16T14:27:00Z"/>
        </w:rPr>
        <w:pPrChange w:id="707" w:author="Lewis Barnett" w:date="2020-06-16T14:27:00Z">
          <w:pPr>
            <w:widowControl w:val="0"/>
            <w:autoSpaceDE w:val="0"/>
            <w:autoSpaceDN w:val="0"/>
            <w:adjustRightInd w:val="0"/>
          </w:pPr>
        </w:pPrChange>
      </w:pPr>
      <w:ins w:id="708" w:author="Lewis Barnett" w:date="2020-06-16T14:27:00Z">
        <w:r>
          <w:lastRenderedPageBreak/>
          <w:t>Kristensen, K., A. Nielsen, C. W. Berg, H. Skaug, and B. M. Bell. 2016. TMB: Automatic Differentiation and Laplace Approximation. Journal of Statistical Software 70:1–21.</w:t>
        </w:r>
      </w:ins>
    </w:p>
    <w:p w14:paraId="5807EB66" w14:textId="77777777" w:rsidR="003C0549" w:rsidRDefault="003C0549">
      <w:pPr>
        <w:pStyle w:val="Bibliography"/>
        <w:rPr>
          <w:ins w:id="709" w:author="Lewis Barnett" w:date="2020-06-16T14:27:00Z"/>
        </w:rPr>
        <w:pPrChange w:id="710" w:author="Lewis Barnett" w:date="2020-06-16T14:27:00Z">
          <w:pPr>
            <w:widowControl w:val="0"/>
            <w:autoSpaceDE w:val="0"/>
            <w:autoSpaceDN w:val="0"/>
            <w:adjustRightInd w:val="0"/>
          </w:pPr>
        </w:pPrChange>
      </w:pPr>
      <w:ins w:id="711" w:author="Lewis Barnett" w:date="2020-06-16T14:27:00Z">
        <w:r>
          <w:t>Latimer, A. M., S. Banerjee, H. S. Jr, E. S. Mosher, and J. A. S. Jr. 2009. Hierarchical models facilitate spatial analysis of large data sets: a case study on invasive plant species in the northeastern United States. Ecology Letters 12:144–154.</w:t>
        </w:r>
      </w:ins>
    </w:p>
    <w:p w14:paraId="42DE7C20" w14:textId="77777777" w:rsidR="003C0549" w:rsidRDefault="003C0549">
      <w:pPr>
        <w:pStyle w:val="Bibliography"/>
        <w:rPr>
          <w:ins w:id="712" w:author="Lewis Barnett" w:date="2020-06-16T14:27:00Z"/>
        </w:rPr>
        <w:pPrChange w:id="713" w:author="Lewis Barnett" w:date="2020-06-16T14:27:00Z">
          <w:pPr>
            <w:widowControl w:val="0"/>
            <w:autoSpaceDE w:val="0"/>
            <w:autoSpaceDN w:val="0"/>
            <w:adjustRightInd w:val="0"/>
          </w:pPr>
        </w:pPrChange>
      </w:pPr>
      <w:ins w:id="714" w:author="Lewis Barnett" w:date="2020-06-16T14:27:00Z">
        <w:r>
          <w:t>Lenoir, J., J. C. Gégout, P. A. Marquet, P. de Ruffray, and H. Brisse. 2008. A Significant Upward Shift in Plant Species Optimum Elevation During the 20th Century. Science 320:1768.</w:t>
        </w:r>
      </w:ins>
    </w:p>
    <w:p w14:paraId="6C4CA9D2" w14:textId="77777777" w:rsidR="003C0549" w:rsidRDefault="003C0549">
      <w:pPr>
        <w:pStyle w:val="Bibliography"/>
        <w:rPr>
          <w:ins w:id="715" w:author="Lewis Barnett" w:date="2020-06-16T14:27:00Z"/>
        </w:rPr>
        <w:pPrChange w:id="716" w:author="Lewis Barnett" w:date="2020-06-16T14:27:00Z">
          <w:pPr>
            <w:widowControl w:val="0"/>
            <w:autoSpaceDE w:val="0"/>
            <w:autoSpaceDN w:val="0"/>
            <w:adjustRightInd w:val="0"/>
          </w:pPr>
        </w:pPrChange>
      </w:pPr>
      <w:ins w:id="717" w:author="Lewis Barnett" w:date="2020-06-16T14:27:00Z">
        <w:r>
          <w:t>Levin, L. A., M. Sibuet, A. J. Gooday, C. R. Smith, and A. Vanreusel. 2010. The roles of habitat heterogeneity in generating and maintaining biodiversity on continental margins: an introduction. Marine Ecology 31:1–5.</w:t>
        </w:r>
      </w:ins>
    </w:p>
    <w:p w14:paraId="541BC118" w14:textId="77777777" w:rsidR="003C0549" w:rsidRDefault="003C0549">
      <w:pPr>
        <w:pStyle w:val="Bibliography"/>
        <w:rPr>
          <w:ins w:id="718" w:author="Lewis Barnett" w:date="2020-06-16T14:27:00Z"/>
        </w:rPr>
        <w:pPrChange w:id="719" w:author="Lewis Barnett" w:date="2020-06-16T14:27:00Z">
          <w:pPr>
            <w:widowControl w:val="0"/>
            <w:autoSpaceDE w:val="0"/>
            <w:autoSpaceDN w:val="0"/>
            <w:adjustRightInd w:val="0"/>
          </w:pPr>
        </w:pPrChange>
      </w:pPr>
      <w:ins w:id="720" w:author="Lewis Barnett" w:date="2020-06-16T14:27:00Z">
        <w:r>
          <w:t>Levin, S. A. 1992. The problem of pattern and scale in ecology: the Robert H. MacArthur award lecture. Ecology 73:1943–1967.</w:t>
        </w:r>
      </w:ins>
    </w:p>
    <w:p w14:paraId="47CB8D76" w14:textId="77777777" w:rsidR="003C0549" w:rsidRDefault="003C0549">
      <w:pPr>
        <w:pStyle w:val="Bibliography"/>
        <w:rPr>
          <w:ins w:id="721" w:author="Lewis Barnett" w:date="2020-06-16T14:27:00Z"/>
        </w:rPr>
        <w:pPrChange w:id="722" w:author="Lewis Barnett" w:date="2020-06-16T14:27:00Z">
          <w:pPr>
            <w:widowControl w:val="0"/>
            <w:autoSpaceDE w:val="0"/>
            <w:autoSpaceDN w:val="0"/>
            <w:adjustRightInd w:val="0"/>
          </w:pPr>
        </w:pPrChange>
      </w:pPr>
      <w:ins w:id="723" w:author="Lewis Barnett" w:date="2020-06-16T14:27: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66FEB63D" w14:textId="77777777" w:rsidR="003C0549" w:rsidRDefault="003C0549">
      <w:pPr>
        <w:pStyle w:val="Bibliography"/>
        <w:rPr>
          <w:ins w:id="724" w:author="Lewis Barnett" w:date="2020-06-16T14:27:00Z"/>
        </w:rPr>
        <w:pPrChange w:id="725" w:author="Lewis Barnett" w:date="2020-06-16T14:27:00Z">
          <w:pPr>
            <w:widowControl w:val="0"/>
            <w:autoSpaceDE w:val="0"/>
            <w:autoSpaceDN w:val="0"/>
            <w:adjustRightInd w:val="0"/>
          </w:pPr>
        </w:pPrChange>
      </w:pPr>
      <w:ins w:id="726" w:author="Lewis Barnett" w:date="2020-06-16T14:27: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54A24236" w14:textId="77777777" w:rsidR="003C0549" w:rsidRDefault="003C0549">
      <w:pPr>
        <w:pStyle w:val="Bibliography"/>
        <w:rPr>
          <w:ins w:id="727" w:author="Lewis Barnett" w:date="2020-06-16T14:27:00Z"/>
        </w:rPr>
        <w:pPrChange w:id="728" w:author="Lewis Barnett" w:date="2020-06-16T14:27:00Z">
          <w:pPr>
            <w:widowControl w:val="0"/>
            <w:autoSpaceDE w:val="0"/>
            <w:autoSpaceDN w:val="0"/>
            <w:adjustRightInd w:val="0"/>
          </w:pPr>
        </w:pPrChange>
      </w:pPr>
      <w:ins w:id="729" w:author="Lewis Barnett" w:date="2020-06-16T14:27:00Z">
        <w:r>
          <w:t>Link, J. S., J. K. T. Brodziak, S. F. Edwards, W. J. Overholtz, D. Mountain, J. W. Jossi, T. D. Smith, and M. J. Fogarty. 2002. Marine ecosystem assessment in a fisheries management context. Canadian Journal of Fisheries and Aquatic Sciences 59:1429–1440.</w:t>
        </w:r>
      </w:ins>
    </w:p>
    <w:p w14:paraId="6FD2FBB7" w14:textId="77777777" w:rsidR="003C0549" w:rsidRDefault="003C0549">
      <w:pPr>
        <w:pStyle w:val="Bibliography"/>
        <w:rPr>
          <w:ins w:id="730" w:author="Lewis Barnett" w:date="2020-06-16T14:27:00Z"/>
        </w:rPr>
        <w:pPrChange w:id="731" w:author="Lewis Barnett" w:date="2020-06-16T14:27:00Z">
          <w:pPr>
            <w:widowControl w:val="0"/>
            <w:autoSpaceDE w:val="0"/>
            <w:autoSpaceDN w:val="0"/>
            <w:adjustRightInd w:val="0"/>
          </w:pPr>
        </w:pPrChange>
      </w:pPr>
      <w:ins w:id="732" w:author="Lewis Barnett" w:date="2020-06-16T14:27:00Z">
        <w:r>
          <w:lastRenderedPageBreak/>
          <w:t>Lowerre-Barbieri, S. K., I. A. Catalán, A. Frugård Opdal, and C. Jørgensen. 2019. Preparing for the future: integrating spatial ecology into ecosystem-based management. ICES Journal of Marine Science 76:467–476.</w:t>
        </w:r>
      </w:ins>
    </w:p>
    <w:p w14:paraId="0C0F7D1E" w14:textId="77777777" w:rsidR="003C0549" w:rsidRDefault="003C0549">
      <w:pPr>
        <w:pStyle w:val="Bibliography"/>
        <w:rPr>
          <w:ins w:id="733" w:author="Lewis Barnett" w:date="2020-06-16T14:27:00Z"/>
        </w:rPr>
        <w:pPrChange w:id="734" w:author="Lewis Barnett" w:date="2020-06-16T14:27:00Z">
          <w:pPr>
            <w:widowControl w:val="0"/>
            <w:autoSpaceDE w:val="0"/>
            <w:autoSpaceDN w:val="0"/>
            <w:adjustRightInd w:val="0"/>
          </w:pPr>
        </w:pPrChange>
      </w:pPr>
      <w:ins w:id="735" w:author="Lewis Barnett" w:date="2020-06-16T14:27:00Z">
        <w:r>
          <w:t>Maechler, M., P. Rousseeuw, A. Struyf, M. Hubert, and K. Hornik. 2019. cluster: Cluster Analysis Basics and Extensions.</w:t>
        </w:r>
      </w:ins>
    </w:p>
    <w:p w14:paraId="493F8F16" w14:textId="77777777" w:rsidR="003C0549" w:rsidRDefault="003C0549">
      <w:pPr>
        <w:pStyle w:val="Bibliography"/>
        <w:rPr>
          <w:ins w:id="736" w:author="Lewis Barnett" w:date="2020-06-16T14:27:00Z"/>
        </w:rPr>
        <w:pPrChange w:id="737" w:author="Lewis Barnett" w:date="2020-06-16T14:27:00Z">
          <w:pPr>
            <w:widowControl w:val="0"/>
            <w:autoSpaceDE w:val="0"/>
            <w:autoSpaceDN w:val="0"/>
            <w:adjustRightInd w:val="0"/>
          </w:pPr>
        </w:pPrChange>
      </w:pPr>
      <w:ins w:id="738" w:author="Lewis Barnett" w:date="2020-06-16T14:27:00Z">
        <w:r>
          <w:t>Nicholson, M. D., and S. Jennings. 2004. Testing candidate indicators to support ecosystem-based management: the power of monitoring surveys to detect temporal trends in fish community metrics. ICES Journal of Marine Science 61:35–42.</w:t>
        </w:r>
      </w:ins>
    </w:p>
    <w:p w14:paraId="266118C2" w14:textId="77777777" w:rsidR="003C0549" w:rsidRDefault="003C0549">
      <w:pPr>
        <w:pStyle w:val="Bibliography"/>
        <w:rPr>
          <w:ins w:id="739" w:author="Lewis Barnett" w:date="2020-06-16T14:27:00Z"/>
        </w:rPr>
        <w:pPrChange w:id="740" w:author="Lewis Barnett" w:date="2020-06-16T14:27:00Z">
          <w:pPr>
            <w:widowControl w:val="0"/>
            <w:autoSpaceDE w:val="0"/>
            <w:autoSpaceDN w:val="0"/>
            <w:adjustRightInd w:val="0"/>
          </w:pPr>
        </w:pPrChange>
      </w:pPr>
      <w:ins w:id="741" w:author="Lewis Barnett" w:date="2020-06-16T14:27:00Z">
        <w:r>
          <w:t>Pinsky, M. L., B. Worm, M. J. Fogarty, J. L. Sarmiento, and S. A. Levin. 2013. Marine taxa track local climate velocities. Science 341:1239–1242.</w:t>
        </w:r>
      </w:ins>
    </w:p>
    <w:p w14:paraId="75FF952D" w14:textId="77777777" w:rsidR="003C0549" w:rsidRDefault="003C0549">
      <w:pPr>
        <w:pStyle w:val="Bibliography"/>
        <w:rPr>
          <w:ins w:id="742" w:author="Lewis Barnett" w:date="2020-06-16T14:27:00Z"/>
        </w:rPr>
        <w:pPrChange w:id="743" w:author="Lewis Barnett" w:date="2020-06-16T14:27:00Z">
          <w:pPr>
            <w:widowControl w:val="0"/>
            <w:autoSpaceDE w:val="0"/>
            <w:autoSpaceDN w:val="0"/>
            <w:adjustRightInd w:val="0"/>
          </w:pPr>
        </w:pPrChange>
      </w:pPr>
      <w:ins w:id="744" w:author="Lewis Barnett" w:date="2020-06-16T14:27:00Z">
        <w:r>
          <w:t>R Core Team. 2019. R: A Language and Environment for Statistical Computing. R Foundation for Statistical Computing, Vienna, Austria.</w:t>
        </w:r>
      </w:ins>
    </w:p>
    <w:p w14:paraId="690AE338" w14:textId="77777777" w:rsidR="003C0549" w:rsidRDefault="003C0549">
      <w:pPr>
        <w:pStyle w:val="Bibliography"/>
        <w:rPr>
          <w:ins w:id="745" w:author="Lewis Barnett" w:date="2020-06-16T14:27:00Z"/>
        </w:rPr>
        <w:pPrChange w:id="746" w:author="Lewis Barnett" w:date="2020-06-16T14:27:00Z">
          <w:pPr>
            <w:widowControl w:val="0"/>
            <w:autoSpaceDE w:val="0"/>
            <w:autoSpaceDN w:val="0"/>
            <w:adjustRightInd w:val="0"/>
          </w:pPr>
        </w:pPrChange>
      </w:pPr>
      <w:ins w:id="747" w:author="Lewis Barnett" w:date="2020-06-16T14:27:00Z">
        <w:r>
          <w:t>Reynolds, A. P., G. Richards, B. de la Iglesia, and V. J. Rayward-Smith. 2006. Clustering Rules: A Comparison of Partitioning and Hierarchical Clustering Algorithms. Journal of Mathematical Modelling and Algorithms 5:475–504.</w:t>
        </w:r>
      </w:ins>
    </w:p>
    <w:p w14:paraId="61BBCF8E" w14:textId="77777777" w:rsidR="003C0549" w:rsidRDefault="003C0549">
      <w:pPr>
        <w:pStyle w:val="Bibliography"/>
        <w:rPr>
          <w:ins w:id="748" w:author="Lewis Barnett" w:date="2020-06-16T14:27:00Z"/>
        </w:rPr>
        <w:pPrChange w:id="749" w:author="Lewis Barnett" w:date="2020-06-16T14:27:00Z">
          <w:pPr>
            <w:widowControl w:val="0"/>
            <w:autoSpaceDE w:val="0"/>
            <w:autoSpaceDN w:val="0"/>
            <w:adjustRightInd w:val="0"/>
          </w:pPr>
        </w:pPrChange>
      </w:pPr>
      <w:ins w:id="750" w:author="Lewis Barnett" w:date="2020-06-16T14:27:00Z">
        <w:r>
          <w:t>Rice, J. C., and S. M. Garcia. 2011. Fisheries, food security, climate change, and biodiversity: characteristics of the sector and perspectives on emerging issues. ICES Journal of Marine Science 68:1343–1353.</w:t>
        </w:r>
      </w:ins>
    </w:p>
    <w:p w14:paraId="7D167038" w14:textId="77777777" w:rsidR="003C0549" w:rsidRDefault="003C0549">
      <w:pPr>
        <w:pStyle w:val="Bibliography"/>
        <w:rPr>
          <w:ins w:id="751" w:author="Lewis Barnett" w:date="2020-06-16T14:27:00Z"/>
        </w:rPr>
        <w:pPrChange w:id="752" w:author="Lewis Barnett" w:date="2020-06-16T14:27:00Z">
          <w:pPr>
            <w:widowControl w:val="0"/>
            <w:autoSpaceDE w:val="0"/>
            <w:autoSpaceDN w:val="0"/>
            <w:adjustRightInd w:val="0"/>
          </w:pPr>
        </w:pPrChange>
      </w:pPr>
      <w:ins w:id="753" w:author="Lewis Barnett" w:date="2020-06-16T14:27:00Z">
        <w:r>
          <w:t>Rue, H., S. Martino, and N. Chopin. 2009. Approximate Bayesian inference for latent Gaussian models by using integrated nested Laplace approximations. Journal of the Royal Statistical Society: Series B (Statistical Methodology) 71:319–392.</w:t>
        </w:r>
      </w:ins>
    </w:p>
    <w:p w14:paraId="60DC1B4A" w14:textId="77777777" w:rsidR="003C0549" w:rsidRDefault="003C0549">
      <w:pPr>
        <w:pStyle w:val="Bibliography"/>
        <w:rPr>
          <w:ins w:id="754" w:author="Lewis Barnett" w:date="2020-06-16T14:27:00Z"/>
        </w:rPr>
        <w:pPrChange w:id="755" w:author="Lewis Barnett" w:date="2020-06-16T14:27:00Z">
          <w:pPr>
            <w:widowControl w:val="0"/>
            <w:autoSpaceDE w:val="0"/>
            <w:autoSpaceDN w:val="0"/>
            <w:adjustRightInd w:val="0"/>
          </w:pPr>
        </w:pPrChange>
      </w:pPr>
      <w:ins w:id="756" w:author="Lewis Barnett" w:date="2020-06-16T14:27:00Z">
        <w:r>
          <w:lastRenderedPageBreak/>
          <w:t>Ruiz-Cárdenas, R., E. T. Krainski, and H. Rue. 2012. Direct fitting of dynamic models using integrated nested Laplace approximations — INLA. Computational Statistics &amp; Data Analysis 56:1808–1828.</w:t>
        </w:r>
      </w:ins>
    </w:p>
    <w:p w14:paraId="770FC4F7" w14:textId="77777777" w:rsidR="003C0549" w:rsidRDefault="003C0549">
      <w:pPr>
        <w:pStyle w:val="Bibliography"/>
        <w:rPr>
          <w:ins w:id="757" w:author="Lewis Barnett" w:date="2020-06-16T14:27:00Z"/>
        </w:rPr>
        <w:pPrChange w:id="758" w:author="Lewis Barnett" w:date="2020-06-16T14:27:00Z">
          <w:pPr>
            <w:widowControl w:val="0"/>
            <w:autoSpaceDE w:val="0"/>
            <w:autoSpaceDN w:val="0"/>
            <w:adjustRightInd w:val="0"/>
          </w:pPr>
        </w:pPrChange>
      </w:pPr>
      <w:ins w:id="759" w:author="Lewis Barnett" w:date="2020-06-16T14:27:00Z">
        <w:r>
          <w:t>Sagarin, R. D., S. D. Gaines, and B. Gaylord. 2006. Moving beyond assumptions to understand abundance distributions across the ranges of species. Trends in Ecology &amp; Evolution 21:524–530.</w:t>
        </w:r>
      </w:ins>
    </w:p>
    <w:p w14:paraId="330424D4" w14:textId="77777777" w:rsidR="003C0549" w:rsidRDefault="003C0549">
      <w:pPr>
        <w:pStyle w:val="Bibliography"/>
        <w:rPr>
          <w:ins w:id="760" w:author="Lewis Barnett" w:date="2020-06-16T14:27:00Z"/>
        </w:rPr>
        <w:pPrChange w:id="761" w:author="Lewis Barnett" w:date="2020-06-16T14:27:00Z">
          <w:pPr>
            <w:widowControl w:val="0"/>
            <w:autoSpaceDE w:val="0"/>
            <w:autoSpaceDN w:val="0"/>
            <w:adjustRightInd w:val="0"/>
          </w:pPr>
        </w:pPrChange>
      </w:pPr>
      <w:ins w:id="762" w:author="Lewis Barnett" w:date="2020-06-16T14:27:00Z">
        <w:r>
          <w:t>Shelton, A. O., J. T. Thorson, E. J. Ward, and B. E. Feist. 2014. Spatial semiparametric models improve estimates of species abundance and distribution. Canadian Journal of Fisheries and Aquatic Sciences 71:1655–1666.</w:t>
        </w:r>
      </w:ins>
    </w:p>
    <w:p w14:paraId="41059E79" w14:textId="77777777" w:rsidR="003C0549" w:rsidRDefault="003C0549">
      <w:pPr>
        <w:pStyle w:val="Bibliography"/>
        <w:rPr>
          <w:ins w:id="763" w:author="Lewis Barnett" w:date="2020-06-16T14:27:00Z"/>
        </w:rPr>
        <w:pPrChange w:id="764" w:author="Lewis Barnett" w:date="2020-06-16T14:27:00Z">
          <w:pPr>
            <w:widowControl w:val="0"/>
            <w:autoSpaceDE w:val="0"/>
            <w:autoSpaceDN w:val="0"/>
            <w:adjustRightInd w:val="0"/>
          </w:pPr>
        </w:pPrChange>
      </w:pPr>
      <w:ins w:id="765" w:author="Lewis Barnett" w:date="2020-06-16T14:27:00Z">
        <w:r>
          <w:t>Shono, H. 2008. Application of the Tweedie distribution to zero-catch data in CPUE analysis. Fisheries Research 93:154–162.</w:t>
        </w:r>
      </w:ins>
    </w:p>
    <w:p w14:paraId="0F9D7069" w14:textId="77777777" w:rsidR="003C0549" w:rsidRDefault="003C0549">
      <w:pPr>
        <w:pStyle w:val="Bibliography"/>
        <w:rPr>
          <w:ins w:id="766" w:author="Lewis Barnett" w:date="2020-06-16T14:27:00Z"/>
        </w:rPr>
        <w:pPrChange w:id="767" w:author="Lewis Barnett" w:date="2020-06-16T14:27:00Z">
          <w:pPr>
            <w:widowControl w:val="0"/>
            <w:autoSpaceDE w:val="0"/>
            <w:autoSpaceDN w:val="0"/>
            <w:adjustRightInd w:val="0"/>
          </w:pPr>
        </w:pPrChange>
      </w:pPr>
      <w:ins w:id="768" w:author="Lewis Barnett" w:date="2020-06-16T14:27:00Z">
        <w:r>
          <w:t>Stock, B. C., E. J. Ward, T. Eguchi, J. E. Jannot, J. T. Thorson, B. E. Feist, and B. X. Semmens. 2019. Comparing predictions of fisheries bycatch using multiple spatiotemporal species distribution model frameworks. Canadian Journal of Fisheries and Aquatic Sciences.</w:t>
        </w:r>
      </w:ins>
    </w:p>
    <w:p w14:paraId="25EE2791" w14:textId="77777777" w:rsidR="003C0549" w:rsidRDefault="003C0549">
      <w:pPr>
        <w:pStyle w:val="Bibliography"/>
        <w:rPr>
          <w:ins w:id="769" w:author="Lewis Barnett" w:date="2020-06-16T14:27:00Z"/>
        </w:rPr>
        <w:pPrChange w:id="770" w:author="Lewis Barnett" w:date="2020-06-16T14:27:00Z">
          <w:pPr>
            <w:widowControl w:val="0"/>
            <w:autoSpaceDE w:val="0"/>
            <w:autoSpaceDN w:val="0"/>
            <w:adjustRightInd w:val="0"/>
          </w:pPr>
        </w:pPrChange>
      </w:pPr>
      <w:ins w:id="771" w:author="Lewis Barnett" w:date="2020-06-16T14:27:00Z">
        <w:r>
          <w:t>Thorson, J. T. 2019a. Measuring the impact of oceanographic indices on species distribution shifts: The spatially varying effect of cold-pool extent in the eastern Bering Sea. Limnology and Oceanography 64:2632–2645.</w:t>
        </w:r>
      </w:ins>
    </w:p>
    <w:p w14:paraId="3C709ABA" w14:textId="77777777" w:rsidR="003C0549" w:rsidRDefault="003C0549">
      <w:pPr>
        <w:pStyle w:val="Bibliography"/>
        <w:rPr>
          <w:ins w:id="772" w:author="Lewis Barnett" w:date="2020-06-16T14:27:00Z"/>
        </w:rPr>
        <w:pPrChange w:id="773" w:author="Lewis Barnett" w:date="2020-06-16T14:27:00Z">
          <w:pPr>
            <w:widowControl w:val="0"/>
            <w:autoSpaceDE w:val="0"/>
            <w:autoSpaceDN w:val="0"/>
            <w:adjustRightInd w:val="0"/>
          </w:pPr>
        </w:pPrChange>
      </w:pPr>
      <w:ins w:id="774" w:author="Lewis Barnett" w:date="2020-06-16T14:27:00Z">
        <w:r>
          <w:t>Thorson, J. T. 2019b. Guidance for decisions using the Vector Autoregressive Spatio-Temporal (VAST) package in stock, ecosystem, habitat and climate assessments. Fisheries Research 210:143–161.</w:t>
        </w:r>
      </w:ins>
    </w:p>
    <w:p w14:paraId="46EC9C20" w14:textId="77777777" w:rsidR="003C0549" w:rsidRDefault="003C0549">
      <w:pPr>
        <w:pStyle w:val="Bibliography"/>
        <w:rPr>
          <w:ins w:id="775" w:author="Lewis Barnett" w:date="2020-06-16T14:27:00Z"/>
        </w:rPr>
        <w:pPrChange w:id="776" w:author="Lewis Barnett" w:date="2020-06-16T14:27:00Z">
          <w:pPr>
            <w:widowControl w:val="0"/>
            <w:autoSpaceDE w:val="0"/>
            <w:autoSpaceDN w:val="0"/>
            <w:adjustRightInd w:val="0"/>
          </w:pPr>
        </w:pPrChange>
      </w:pPr>
      <w:ins w:id="777" w:author="Lewis Barnett" w:date="2020-06-16T14:27:00Z">
        <w:r>
          <w:lastRenderedPageBreak/>
          <w:t>Thorson, J. T., and L. A. K. Barnett. 2017. Comparing estimates of abundance trends and distribution shifts using single- and multispecies models of fishes and biogenic habitat. ICES Journal of Marine Science 74:1311–1321.</w:t>
        </w:r>
      </w:ins>
    </w:p>
    <w:p w14:paraId="7E2E4732" w14:textId="77777777" w:rsidR="003C0549" w:rsidRDefault="003C0549">
      <w:pPr>
        <w:pStyle w:val="Bibliography"/>
        <w:rPr>
          <w:ins w:id="778" w:author="Lewis Barnett" w:date="2020-06-16T14:27:00Z"/>
        </w:rPr>
        <w:pPrChange w:id="779" w:author="Lewis Barnett" w:date="2020-06-16T14:27:00Z">
          <w:pPr>
            <w:widowControl w:val="0"/>
            <w:autoSpaceDE w:val="0"/>
            <w:autoSpaceDN w:val="0"/>
            <w:adjustRightInd w:val="0"/>
          </w:pPr>
        </w:pPrChange>
      </w:pPr>
      <w:ins w:id="780" w:author="Lewis Barnett" w:date="2020-06-16T14:27:00Z">
        <w:r>
          <w:t>Thorson, J. T., M. L. Pinsky, and E. J. Ward. 2016. Model-based inference for estimating shifts in species distribution, area occupied and centre of gravity. Methods in Ecology and Evolution 7:990–1002.</w:t>
        </w:r>
      </w:ins>
    </w:p>
    <w:p w14:paraId="506E459F" w14:textId="77777777" w:rsidR="003C0549" w:rsidRDefault="003C0549">
      <w:pPr>
        <w:pStyle w:val="Bibliography"/>
        <w:rPr>
          <w:ins w:id="781" w:author="Lewis Barnett" w:date="2020-06-16T14:27:00Z"/>
        </w:rPr>
        <w:pPrChange w:id="782" w:author="Lewis Barnett" w:date="2020-06-16T14:27:00Z">
          <w:pPr>
            <w:widowControl w:val="0"/>
            <w:autoSpaceDE w:val="0"/>
            <w:autoSpaceDN w:val="0"/>
            <w:adjustRightInd w:val="0"/>
          </w:pPr>
        </w:pPrChange>
      </w:pPr>
      <w:ins w:id="783" w:author="Lewis Barnett" w:date="2020-06-16T14:27:00Z">
        <w:r>
          <w:t>Thorson, J. T., A. O. Shelton, E. J. Ward, and H. J. Skaug. 2015. Geostatistical delta-generalized linear mixed models improve precision for estimated abundance indices for West Coast groundfishes. ICES Journal of Marine Science 72:1297–1310.</w:t>
        </w:r>
      </w:ins>
    </w:p>
    <w:p w14:paraId="3171B35D" w14:textId="77777777" w:rsidR="003C0549" w:rsidRDefault="003C0549">
      <w:pPr>
        <w:pStyle w:val="Bibliography"/>
        <w:rPr>
          <w:ins w:id="784" w:author="Lewis Barnett" w:date="2020-06-16T14:27:00Z"/>
        </w:rPr>
        <w:pPrChange w:id="785" w:author="Lewis Barnett" w:date="2020-06-16T14:27:00Z">
          <w:pPr>
            <w:widowControl w:val="0"/>
            <w:autoSpaceDE w:val="0"/>
            <w:autoSpaceDN w:val="0"/>
            <w:adjustRightInd w:val="0"/>
          </w:pPr>
        </w:pPrChange>
      </w:pPr>
      <w:ins w:id="786" w:author="Lewis Barnett" w:date="2020-06-16T14:27:00Z">
        <w:r>
          <w:t>Tilman, D., and P. M. Kareiva. 1997. Spatial Ecology: The Role of Space in Population Dynamics and Interspecific Interactions. Princeton University Press.</w:t>
        </w:r>
      </w:ins>
    </w:p>
    <w:p w14:paraId="71FABF03" w14:textId="77777777" w:rsidR="003C0549" w:rsidRDefault="003C0549">
      <w:pPr>
        <w:pStyle w:val="Bibliography"/>
        <w:rPr>
          <w:ins w:id="787" w:author="Lewis Barnett" w:date="2020-06-16T14:27:00Z"/>
        </w:rPr>
        <w:pPrChange w:id="788" w:author="Lewis Barnett" w:date="2020-06-16T14:27:00Z">
          <w:pPr>
            <w:widowControl w:val="0"/>
            <w:autoSpaceDE w:val="0"/>
            <w:autoSpaceDN w:val="0"/>
            <w:adjustRightInd w:val="0"/>
          </w:pPr>
        </w:pPrChange>
      </w:pPr>
      <w:ins w:id="789" w:author="Lewis Barnett" w:date="2020-06-16T14:27: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B7EDA30" w14:textId="77777777" w:rsidR="003C0549" w:rsidRDefault="003C0549">
      <w:pPr>
        <w:pStyle w:val="Bibliography"/>
        <w:rPr>
          <w:ins w:id="790" w:author="Lewis Barnett" w:date="2020-06-16T14:27:00Z"/>
        </w:rPr>
        <w:pPrChange w:id="791" w:author="Lewis Barnett" w:date="2020-06-16T14:27:00Z">
          <w:pPr>
            <w:widowControl w:val="0"/>
            <w:autoSpaceDE w:val="0"/>
            <w:autoSpaceDN w:val="0"/>
            <w:adjustRightInd w:val="0"/>
          </w:pPr>
        </w:pPrChange>
      </w:pPr>
      <w:ins w:id="792" w:author="Lewis Barnett" w:date="2020-06-16T14:27:00Z">
        <w:r>
          <w:t>Walter, J. A., L. W. Sheppard, T. L. Anderson, J. H. Kastens, O. N. Bjørnstad, A. M. Liebhold, and D. C. Reuman. 2017. The geography of spatial synchrony. Ecology Letters 20:801–814.</w:t>
        </w:r>
      </w:ins>
    </w:p>
    <w:p w14:paraId="0C854645" w14:textId="77777777" w:rsidR="003C0549" w:rsidRDefault="003C0549">
      <w:pPr>
        <w:pStyle w:val="Bibliography"/>
        <w:rPr>
          <w:ins w:id="793" w:author="Lewis Barnett" w:date="2020-06-16T14:27:00Z"/>
        </w:rPr>
        <w:pPrChange w:id="794" w:author="Lewis Barnett" w:date="2020-06-16T14:27:00Z">
          <w:pPr>
            <w:widowControl w:val="0"/>
            <w:autoSpaceDE w:val="0"/>
            <w:autoSpaceDN w:val="0"/>
            <w:adjustRightInd w:val="0"/>
          </w:pPr>
        </w:pPrChange>
      </w:pPr>
      <w:ins w:id="795" w:author="Lewis Barnett" w:date="2020-06-16T14:27:00Z">
        <w:r>
          <w:t>Ward, E. J., J. E. Jannot, Y.-W. Lee, K. Ono, A. O. Shelton, and J. T. Thorson. 2015. Using spatiotemporal species distribution models to identify temporally evolving hotspots of species co-occurrence. Ecological Applications 25:2198–2209.</w:t>
        </w:r>
      </w:ins>
    </w:p>
    <w:p w14:paraId="6FE58EF1" w14:textId="77777777" w:rsidR="003C0549" w:rsidRDefault="003C0549">
      <w:pPr>
        <w:pStyle w:val="Bibliography"/>
        <w:rPr>
          <w:ins w:id="796" w:author="Lewis Barnett" w:date="2020-06-16T14:27:00Z"/>
        </w:rPr>
        <w:pPrChange w:id="797" w:author="Lewis Barnett" w:date="2020-06-16T14:27:00Z">
          <w:pPr>
            <w:widowControl w:val="0"/>
            <w:autoSpaceDE w:val="0"/>
            <w:autoSpaceDN w:val="0"/>
            <w:adjustRightInd w:val="0"/>
          </w:pPr>
        </w:pPrChange>
      </w:pPr>
      <w:ins w:id="798" w:author="Lewis Barnett" w:date="2020-06-16T14:27:00Z">
        <w:r>
          <w:t xml:space="preserve">Weatherhead, E. C., G. C. Reinsel, G. C. Tiao, X.-L. Meng, D. Choi, W.-K. Cheang, T. Keller, J. DeLuisi, D. J. Wuebbles, J. B. Kerr, A. J. Miller, S. J. Oltmans, and J. E. Frederick. 1998. </w:t>
        </w:r>
        <w:r>
          <w:lastRenderedPageBreak/>
          <w:t>Factors affecting the detection of trends: Statistical considerations and applications to environmental data. Journal of Geophysical Research: Atmospheres 103:17149–17161.</w:t>
        </w:r>
      </w:ins>
    </w:p>
    <w:p w14:paraId="54A9B780" w14:textId="77777777" w:rsidR="003C0549" w:rsidRDefault="003C0549">
      <w:pPr>
        <w:pStyle w:val="Bibliography"/>
        <w:rPr>
          <w:ins w:id="799" w:author="Lewis Barnett" w:date="2020-06-16T14:27:00Z"/>
        </w:rPr>
        <w:pPrChange w:id="800" w:author="Lewis Barnett" w:date="2020-06-16T14:27:00Z">
          <w:pPr>
            <w:widowControl w:val="0"/>
            <w:autoSpaceDE w:val="0"/>
            <w:autoSpaceDN w:val="0"/>
            <w:adjustRightInd w:val="0"/>
          </w:pPr>
        </w:pPrChange>
      </w:pPr>
      <w:ins w:id="801" w:author="Lewis Barnett" w:date="2020-06-16T14:27:00Z">
        <w:r>
          <w:t>Woillez, M., J. Rivoirard, and P. Petitgas. 2009. Notes on survey-based spatial indicators for monitoring fish populations. Aquatic Living Resources 22:155–164.</w:t>
        </w:r>
      </w:ins>
    </w:p>
    <w:p w14:paraId="0DF17E66" w14:textId="77777777" w:rsidR="003C0549" w:rsidRDefault="003C0549">
      <w:pPr>
        <w:pStyle w:val="Bibliography"/>
        <w:rPr>
          <w:ins w:id="802" w:author="Lewis Barnett" w:date="2020-06-16T14:27:00Z"/>
        </w:rPr>
        <w:pPrChange w:id="803" w:author="Lewis Barnett" w:date="2020-06-16T14:27:00Z">
          <w:pPr>
            <w:widowControl w:val="0"/>
            <w:autoSpaceDE w:val="0"/>
            <w:autoSpaceDN w:val="0"/>
            <w:adjustRightInd w:val="0"/>
          </w:pPr>
        </w:pPrChange>
      </w:pPr>
      <w:ins w:id="804" w:author="Lewis Barnett" w:date="2020-06-16T14:27:00Z">
        <w:r>
          <w:t>Yackulic, C. B., R. Chandler, E. F. Zipkin, J. A. Royle, J. D. Nichols, E. H. Campbell Grant, and S. Veran. 2013. Presence-only modelling using MAXENT: when can we trust the inferences? 4:236–243.</w:t>
        </w:r>
      </w:ins>
    </w:p>
    <w:p w14:paraId="048ABAD1" w14:textId="77777777" w:rsidR="003C0549" w:rsidRDefault="003C0549">
      <w:pPr>
        <w:pStyle w:val="Bibliography"/>
        <w:rPr>
          <w:ins w:id="805" w:author="Lewis Barnett" w:date="2020-06-16T14:27:00Z"/>
        </w:rPr>
        <w:pPrChange w:id="806" w:author="Lewis Barnett" w:date="2020-06-16T14:27:00Z">
          <w:pPr>
            <w:widowControl w:val="0"/>
            <w:autoSpaceDE w:val="0"/>
            <w:autoSpaceDN w:val="0"/>
            <w:adjustRightInd w:val="0"/>
          </w:pPr>
        </w:pPrChange>
      </w:pPr>
      <w:ins w:id="807" w:author="Lewis Barnett" w:date="2020-06-16T14:27:00Z">
        <w:r>
          <w:t>Zuur, A. F., E. N. Ieno, N. Walker, A. A. Saveliev, and G. M. Smith. 2009. Mixed Effects Models and Extensions in Ecology with R, 1st edition. Springer, New York.</w:t>
        </w:r>
      </w:ins>
    </w:p>
    <w:p w14:paraId="7F5EE642" w14:textId="46BD379E" w:rsidR="00082596" w:rsidRPr="00082596" w:rsidDel="003C0549" w:rsidRDefault="00082596" w:rsidP="00D26510">
      <w:pPr>
        <w:spacing w:line="480" w:lineRule="auto"/>
        <w:ind w:left="720" w:hanging="720"/>
        <w:rPr>
          <w:del w:id="808" w:author="Lewis Barnett" w:date="2020-06-16T14:27:00Z"/>
          <w:rFonts w:eastAsiaTheme="minorHAnsi"/>
        </w:rPr>
      </w:pPr>
      <w:del w:id="809" w:author="Lewis Barnett" w:date="2020-06-16T14:27:00Z">
        <w:r w:rsidRPr="00082596" w:rsidDel="003C0549">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210E01F6" w:rsidR="00082596" w:rsidRPr="00082596" w:rsidDel="003C0549" w:rsidRDefault="00082596" w:rsidP="00D26510">
      <w:pPr>
        <w:spacing w:line="480" w:lineRule="auto"/>
        <w:ind w:left="720" w:hanging="720"/>
        <w:rPr>
          <w:del w:id="810" w:author="Lewis Barnett" w:date="2020-06-16T14:27:00Z"/>
          <w:rFonts w:eastAsiaTheme="minorHAnsi"/>
        </w:rPr>
      </w:pPr>
      <w:del w:id="811" w:author="Lewis Barnett" w:date="2020-06-16T14:27:00Z">
        <w:r w:rsidRPr="00082596" w:rsidDel="003C0549">
          <w:rPr>
            <w:rFonts w:eastAsiaTheme="minorHAnsi"/>
          </w:rPr>
          <w:delText>Anderson, S. C. 2019. sdmTMB: An R package for spatial and spatiotemporal GLMMs with TMB.</w:delText>
        </w:r>
        <w:r w:rsidDel="003C0549">
          <w:rPr>
            <w:rFonts w:eastAsiaTheme="minorHAnsi"/>
          </w:rPr>
          <w:delText xml:space="preserve"> </w:delText>
        </w:r>
        <w:r w:rsidRPr="00082596" w:rsidDel="003C0549">
          <w:rPr>
            <w:rFonts w:eastAsiaTheme="minorHAnsi"/>
          </w:rPr>
          <w:delText>https://github.com/pbs-assess/sdmTMB</w:delText>
        </w:r>
      </w:del>
    </w:p>
    <w:p w14:paraId="014E3A54" w14:textId="64D6A046" w:rsidR="00082596" w:rsidRPr="00082596" w:rsidDel="003C0549" w:rsidRDefault="00082596" w:rsidP="00D26510">
      <w:pPr>
        <w:spacing w:line="480" w:lineRule="auto"/>
        <w:ind w:left="720" w:hanging="720"/>
        <w:rPr>
          <w:del w:id="812" w:author="Lewis Barnett" w:date="2020-06-16T14:27:00Z"/>
          <w:rFonts w:eastAsiaTheme="minorHAnsi"/>
        </w:rPr>
      </w:pPr>
      <w:del w:id="813" w:author="Lewis Barnett" w:date="2020-06-16T14:27:00Z">
        <w:r w:rsidRPr="00082596" w:rsidDel="003C0549">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6A5EA0E4" w:rsidR="00082596" w:rsidRPr="00082596" w:rsidDel="003C0549" w:rsidRDefault="00082596" w:rsidP="00D26510">
      <w:pPr>
        <w:spacing w:line="480" w:lineRule="auto"/>
        <w:ind w:left="720" w:hanging="720"/>
        <w:rPr>
          <w:del w:id="814" w:author="Lewis Barnett" w:date="2020-06-16T14:27:00Z"/>
          <w:rFonts w:eastAsiaTheme="minorHAnsi"/>
        </w:rPr>
      </w:pPr>
      <w:del w:id="815" w:author="Lewis Barnett" w:date="2020-06-16T14:27:00Z">
        <w:r w:rsidRPr="00082596" w:rsidDel="003C0549">
          <w:rPr>
            <w:rFonts w:eastAsiaTheme="minorHAnsi"/>
          </w:rPr>
          <w:delText>Anderson, S. C., and E. J. Ward. 2019. Black swans in space: Modeling spatiotemporal processes with extremes. Ecology 100:e02403.</w:delText>
        </w:r>
      </w:del>
    </w:p>
    <w:p w14:paraId="3F7C07B5" w14:textId="39D65C69" w:rsidR="00082596" w:rsidRPr="00082596" w:rsidDel="003C0549" w:rsidRDefault="00082596" w:rsidP="00D26510">
      <w:pPr>
        <w:spacing w:line="480" w:lineRule="auto"/>
        <w:ind w:left="720" w:hanging="720"/>
        <w:rPr>
          <w:del w:id="816" w:author="Lewis Barnett" w:date="2020-06-16T14:27:00Z"/>
          <w:rFonts w:eastAsiaTheme="minorHAnsi"/>
        </w:rPr>
      </w:pPr>
      <w:del w:id="817" w:author="Lewis Barnett" w:date="2020-06-16T14:27:00Z">
        <w:r w:rsidRPr="00082596" w:rsidDel="003C0549">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6FA3F325" w:rsidR="00082596" w:rsidRPr="00082596" w:rsidDel="003C0549" w:rsidRDefault="00082596" w:rsidP="00D26510">
      <w:pPr>
        <w:spacing w:line="480" w:lineRule="auto"/>
        <w:ind w:left="720" w:hanging="720"/>
        <w:rPr>
          <w:del w:id="818" w:author="Lewis Barnett" w:date="2020-06-16T14:27:00Z"/>
          <w:rFonts w:eastAsiaTheme="minorHAnsi"/>
        </w:rPr>
      </w:pPr>
      <w:del w:id="819" w:author="Lewis Barnett" w:date="2020-06-16T14:27:00Z">
        <w:r w:rsidRPr="00082596" w:rsidDel="003C0549">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2F9F4162" w:rsidR="00082596" w:rsidRPr="00082596" w:rsidDel="003C0549" w:rsidRDefault="00082596" w:rsidP="00D26510">
      <w:pPr>
        <w:spacing w:line="480" w:lineRule="auto"/>
        <w:ind w:left="720" w:hanging="720"/>
        <w:rPr>
          <w:del w:id="820" w:author="Lewis Barnett" w:date="2020-06-16T14:27:00Z"/>
          <w:rFonts w:eastAsiaTheme="minorHAnsi"/>
        </w:rPr>
      </w:pPr>
      <w:del w:id="821" w:author="Lewis Barnett" w:date="2020-06-16T14:27:00Z">
        <w:r w:rsidRPr="00082596" w:rsidDel="003C0549">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7F229E3D" w:rsidR="00082596" w:rsidRPr="00082596" w:rsidDel="003C0549" w:rsidRDefault="00082596" w:rsidP="00D26510">
      <w:pPr>
        <w:spacing w:line="480" w:lineRule="auto"/>
        <w:ind w:left="720" w:hanging="720"/>
        <w:rPr>
          <w:del w:id="822" w:author="Lewis Barnett" w:date="2020-06-16T14:27:00Z"/>
          <w:rFonts w:eastAsiaTheme="minorHAnsi"/>
        </w:rPr>
      </w:pPr>
      <w:del w:id="823" w:author="Lewis Barnett" w:date="2020-06-16T14:27:00Z">
        <w:r w:rsidRPr="00082596" w:rsidDel="003C0549">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7D9FAB8C" w:rsidR="00082596" w:rsidRPr="00082596" w:rsidDel="003C0549" w:rsidRDefault="00082596" w:rsidP="00D26510">
      <w:pPr>
        <w:spacing w:line="480" w:lineRule="auto"/>
        <w:ind w:left="720" w:hanging="720"/>
        <w:rPr>
          <w:del w:id="824" w:author="Lewis Barnett" w:date="2020-06-16T14:27:00Z"/>
          <w:rFonts w:eastAsiaTheme="minorHAnsi"/>
        </w:rPr>
      </w:pPr>
      <w:del w:id="825" w:author="Lewis Barnett" w:date="2020-06-16T14:27:00Z">
        <w:r w:rsidRPr="00082596" w:rsidDel="003C0549">
          <w:rPr>
            <w:rFonts w:eastAsiaTheme="minorHAnsi"/>
          </w:rPr>
          <w:delText>Chen, J., M. E. Thompson, and C. Wu. 2004. Estimation of fish abundance indices based on scientific research trawl surveys. Biometrics 60:116–123.</w:delText>
        </w:r>
      </w:del>
    </w:p>
    <w:p w14:paraId="1283941C" w14:textId="7185139D" w:rsidR="00082596" w:rsidRPr="00082596" w:rsidDel="003C0549" w:rsidRDefault="00082596" w:rsidP="00D26510">
      <w:pPr>
        <w:spacing w:line="480" w:lineRule="auto"/>
        <w:ind w:left="720" w:hanging="720"/>
        <w:rPr>
          <w:del w:id="826" w:author="Lewis Barnett" w:date="2020-06-16T14:27:00Z"/>
          <w:rFonts w:eastAsiaTheme="minorHAnsi"/>
        </w:rPr>
      </w:pPr>
      <w:del w:id="827" w:author="Lewis Barnett" w:date="2020-06-16T14:27:00Z">
        <w:r w:rsidRPr="00082596" w:rsidDel="003C0549">
          <w:rPr>
            <w:rFonts w:eastAsiaTheme="minorHAnsi"/>
          </w:rPr>
          <w:delText>Dunn, P. K., and G. K. Smyth. 2005. Series evaluation of Tweedie exponential dispersion model densities. Statistics and Computing 15:267–280.</w:delText>
        </w:r>
      </w:del>
    </w:p>
    <w:p w14:paraId="5CD5C299" w14:textId="71DF20C8" w:rsidR="00082596" w:rsidRPr="00082596" w:rsidDel="003C0549" w:rsidRDefault="00082596" w:rsidP="00D26510">
      <w:pPr>
        <w:spacing w:line="480" w:lineRule="auto"/>
        <w:ind w:left="720" w:hanging="720"/>
        <w:rPr>
          <w:del w:id="828" w:author="Lewis Barnett" w:date="2020-06-16T14:27:00Z"/>
          <w:rFonts w:eastAsiaTheme="minorHAnsi"/>
        </w:rPr>
      </w:pPr>
      <w:del w:id="829" w:author="Lewis Barnett" w:date="2020-06-16T14:27:00Z">
        <w:r w:rsidRPr="00082596" w:rsidDel="003C0549">
          <w:rPr>
            <w:rFonts w:eastAsiaTheme="minorHAnsi"/>
          </w:rPr>
          <w:delText>Elith, J., M. Kearney, and S. Phillips. 2010. The art of modelling range-shifting species. Methods in Ecology and Evolution 1:330–342.</w:delText>
        </w:r>
      </w:del>
    </w:p>
    <w:p w14:paraId="0F974BEA" w14:textId="17F9963D" w:rsidR="00082596" w:rsidRPr="00082596" w:rsidDel="003C0549" w:rsidRDefault="00082596" w:rsidP="00D26510">
      <w:pPr>
        <w:spacing w:line="480" w:lineRule="auto"/>
        <w:ind w:left="720" w:hanging="720"/>
        <w:rPr>
          <w:del w:id="830" w:author="Lewis Barnett" w:date="2020-06-16T14:27:00Z"/>
          <w:rFonts w:eastAsiaTheme="minorHAnsi"/>
        </w:rPr>
      </w:pPr>
      <w:del w:id="831" w:author="Lewis Barnett" w:date="2020-06-16T14:27:00Z">
        <w:r w:rsidRPr="00082596" w:rsidDel="003C0549">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611D2C64" w:rsidR="00082596" w:rsidRPr="00082596" w:rsidDel="003C0549" w:rsidRDefault="00082596" w:rsidP="00D26510">
      <w:pPr>
        <w:spacing w:line="480" w:lineRule="auto"/>
        <w:ind w:left="720" w:hanging="720"/>
        <w:rPr>
          <w:del w:id="832" w:author="Lewis Barnett" w:date="2020-06-16T14:27:00Z"/>
          <w:rFonts w:eastAsiaTheme="minorHAnsi"/>
        </w:rPr>
      </w:pPr>
      <w:del w:id="833" w:author="Lewis Barnett" w:date="2020-06-16T14:27:00Z">
        <w:r w:rsidRPr="00082596" w:rsidDel="003C0549">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35DB7053" w:rsidR="00082596" w:rsidRPr="00082596" w:rsidDel="003C0549" w:rsidRDefault="00082596" w:rsidP="00D26510">
      <w:pPr>
        <w:spacing w:line="480" w:lineRule="auto"/>
        <w:ind w:left="720" w:hanging="720"/>
        <w:rPr>
          <w:del w:id="834" w:author="Lewis Barnett" w:date="2020-06-16T14:27:00Z"/>
          <w:rFonts w:eastAsiaTheme="minorHAnsi"/>
        </w:rPr>
      </w:pPr>
      <w:del w:id="835" w:author="Lewis Barnett" w:date="2020-06-16T14:27:00Z">
        <w:r w:rsidRPr="00082596" w:rsidDel="003C0549">
          <w:rPr>
            <w:rFonts w:eastAsiaTheme="minorHAnsi"/>
          </w:rPr>
          <w:delText>Hassell, M. 2000. The Spatial and Temporal Dynamics of Host-Parasitoid Interactions. Oxford University Press, Oxford.</w:delText>
        </w:r>
      </w:del>
    </w:p>
    <w:p w14:paraId="18FDBF19" w14:textId="3E70F725" w:rsidR="00082596" w:rsidRPr="00082596" w:rsidDel="003C0549" w:rsidRDefault="00082596" w:rsidP="00D26510">
      <w:pPr>
        <w:spacing w:line="480" w:lineRule="auto"/>
        <w:ind w:left="720" w:hanging="720"/>
        <w:rPr>
          <w:del w:id="836" w:author="Lewis Barnett" w:date="2020-06-16T14:27:00Z"/>
          <w:rFonts w:eastAsiaTheme="minorHAnsi"/>
        </w:rPr>
      </w:pPr>
      <w:del w:id="837" w:author="Lewis Barnett" w:date="2020-06-16T14:27:00Z">
        <w:r w:rsidRPr="00082596" w:rsidDel="003C0549">
          <w:rPr>
            <w:rFonts w:eastAsiaTheme="minorHAnsi"/>
          </w:rPr>
          <w:delText>Hennig, C. 2019. fpc: Flexible Procedures for Clustering. https://cran.r-project.org/package=fpc</w:delText>
        </w:r>
      </w:del>
    </w:p>
    <w:p w14:paraId="5998F387" w14:textId="6127A375" w:rsidR="00082596" w:rsidRPr="00082596" w:rsidDel="003C0549" w:rsidRDefault="00082596" w:rsidP="00D26510">
      <w:pPr>
        <w:spacing w:line="480" w:lineRule="auto"/>
        <w:ind w:left="720" w:hanging="720"/>
        <w:rPr>
          <w:del w:id="838" w:author="Lewis Barnett" w:date="2020-06-16T14:27:00Z"/>
          <w:rFonts w:eastAsiaTheme="minorHAnsi"/>
        </w:rPr>
      </w:pPr>
      <w:del w:id="839" w:author="Lewis Barnett" w:date="2020-06-16T14:27:00Z">
        <w:r w:rsidRPr="00082596" w:rsidDel="003C0549">
          <w:rPr>
            <w:rFonts w:eastAsiaTheme="minorHAnsi"/>
          </w:rPr>
          <w:delText>Hitch, A. T., and P. L. Leberg. 2007. Breeding distributions of North American bird species moving north as a result of climate change. Conservation Biology 21:534–539.</w:delText>
        </w:r>
      </w:del>
    </w:p>
    <w:p w14:paraId="5BC36CE4" w14:textId="48B6A5DB" w:rsidR="00082596" w:rsidRPr="00082596" w:rsidDel="003C0549" w:rsidRDefault="00082596" w:rsidP="00D26510">
      <w:pPr>
        <w:spacing w:line="480" w:lineRule="auto"/>
        <w:ind w:left="720" w:hanging="720"/>
        <w:rPr>
          <w:del w:id="840" w:author="Lewis Barnett" w:date="2020-06-16T14:27:00Z"/>
          <w:rFonts w:eastAsiaTheme="minorHAnsi"/>
        </w:rPr>
      </w:pPr>
      <w:del w:id="841" w:author="Lewis Barnett" w:date="2020-06-16T14:27:00Z">
        <w:r w:rsidRPr="00082596" w:rsidDel="003C0549">
          <w:rPr>
            <w:rFonts w:eastAsiaTheme="minorHAnsi"/>
          </w:rPr>
          <w:delText>Huffaker, C. B. 1958. Experimental studies on predation: dispersion factors and predator-prey oscillations. Hilgardia 27:795–835.</w:delText>
        </w:r>
      </w:del>
    </w:p>
    <w:p w14:paraId="7335416A" w14:textId="4CFFFEB5" w:rsidR="00082596" w:rsidRPr="00082596" w:rsidDel="003C0549" w:rsidRDefault="00082596" w:rsidP="00D26510">
      <w:pPr>
        <w:spacing w:line="480" w:lineRule="auto"/>
        <w:ind w:left="720" w:hanging="720"/>
        <w:rPr>
          <w:del w:id="842" w:author="Lewis Barnett" w:date="2020-06-16T14:27:00Z"/>
          <w:rFonts w:eastAsiaTheme="minorHAnsi"/>
        </w:rPr>
      </w:pPr>
      <w:del w:id="843" w:author="Lewis Barnett" w:date="2020-06-16T14:27:00Z">
        <w:r w:rsidRPr="00082596" w:rsidDel="003C0549">
          <w:rPr>
            <w:rFonts w:eastAsiaTheme="minorHAnsi"/>
          </w:rPr>
          <w:delText>Johnson, K. F., J. T. Thorson, and A. E. Punt. 2019. Investigating the value of including depth during spatiotemporal index standardization. Fisheries Research 216:126–137.</w:delText>
        </w:r>
      </w:del>
    </w:p>
    <w:p w14:paraId="5D1B7080" w14:textId="5F06662A" w:rsidR="00082596" w:rsidRPr="00082596" w:rsidDel="003C0549" w:rsidRDefault="00082596" w:rsidP="00D26510">
      <w:pPr>
        <w:spacing w:line="480" w:lineRule="auto"/>
        <w:ind w:left="720" w:hanging="720"/>
        <w:rPr>
          <w:del w:id="844" w:author="Lewis Barnett" w:date="2020-06-16T14:27:00Z"/>
          <w:rFonts w:eastAsiaTheme="minorHAnsi"/>
        </w:rPr>
      </w:pPr>
      <w:del w:id="845" w:author="Lewis Barnett" w:date="2020-06-16T14:27:00Z">
        <w:r w:rsidRPr="00082596" w:rsidDel="003C0549">
          <w:rPr>
            <w:rFonts w:eastAsiaTheme="minorHAnsi"/>
          </w:rPr>
          <w:delText>Kaufman, L., and P. J. Rousseeuw. 2009. Finding groups in data: an Introduction to cluster analysis. John Wiley &amp; Sons.</w:delText>
        </w:r>
      </w:del>
    </w:p>
    <w:p w14:paraId="00B7B50C" w14:textId="3780DBA2" w:rsidR="00082596" w:rsidRPr="00082596" w:rsidDel="003C0549" w:rsidRDefault="00082596" w:rsidP="00D26510">
      <w:pPr>
        <w:spacing w:line="480" w:lineRule="auto"/>
        <w:ind w:left="720" w:hanging="720"/>
        <w:rPr>
          <w:del w:id="846" w:author="Lewis Barnett" w:date="2020-06-16T14:27:00Z"/>
          <w:rFonts w:eastAsiaTheme="minorHAnsi"/>
        </w:rPr>
      </w:pPr>
      <w:del w:id="847" w:author="Lewis Barnett" w:date="2020-06-16T14:27:00Z">
        <w:r w:rsidRPr="00082596" w:rsidDel="003C0549">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16755D02" w:rsidR="00082596" w:rsidRPr="00082596" w:rsidDel="003C0549" w:rsidRDefault="00082596" w:rsidP="00D26510">
      <w:pPr>
        <w:spacing w:line="480" w:lineRule="auto"/>
        <w:ind w:left="720" w:hanging="720"/>
        <w:rPr>
          <w:del w:id="848" w:author="Lewis Barnett" w:date="2020-06-16T14:27:00Z"/>
          <w:rFonts w:eastAsiaTheme="minorHAnsi"/>
        </w:rPr>
      </w:pPr>
      <w:del w:id="849" w:author="Lewis Barnett" w:date="2020-06-16T14:27:00Z">
        <w:r w:rsidRPr="00082596" w:rsidDel="003C0549">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9D5C7F6" w:rsidR="00082596" w:rsidRPr="00082596" w:rsidDel="003C0549" w:rsidRDefault="00082596" w:rsidP="00D26510">
      <w:pPr>
        <w:spacing w:line="480" w:lineRule="auto"/>
        <w:ind w:left="720" w:hanging="720"/>
        <w:rPr>
          <w:del w:id="850" w:author="Lewis Barnett" w:date="2020-06-16T14:27:00Z"/>
          <w:rFonts w:eastAsiaTheme="minorHAnsi"/>
        </w:rPr>
      </w:pPr>
      <w:del w:id="851" w:author="Lewis Barnett" w:date="2020-06-16T14:27:00Z">
        <w:r w:rsidRPr="00082596" w:rsidDel="003C0549">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6964D10D" w:rsidR="00082596" w:rsidRPr="00082596" w:rsidDel="003C0549" w:rsidRDefault="00082596" w:rsidP="00D26510">
      <w:pPr>
        <w:spacing w:line="480" w:lineRule="auto"/>
        <w:ind w:left="720" w:hanging="720"/>
        <w:rPr>
          <w:del w:id="852" w:author="Lewis Barnett" w:date="2020-06-16T14:27:00Z"/>
          <w:rFonts w:eastAsiaTheme="minorHAnsi"/>
        </w:rPr>
      </w:pPr>
      <w:del w:id="853" w:author="Lewis Barnett" w:date="2020-06-16T14:27:00Z">
        <w:r w:rsidRPr="00082596" w:rsidDel="003C0549">
          <w:rPr>
            <w:rFonts w:eastAsiaTheme="minorHAnsi"/>
          </w:rPr>
          <w:delText>Kristensen, K., A. Nielsen, C. W. Berg, H. Skaug, and B. M. Bell. 2016. TMB: Automatic differentiation and Laplace approximation. Journal of Statistical Software 70:1–21.</w:delText>
        </w:r>
      </w:del>
    </w:p>
    <w:p w14:paraId="5DF10699" w14:textId="42E01136" w:rsidR="00082596" w:rsidRPr="00082596" w:rsidDel="003C0549" w:rsidRDefault="00082596" w:rsidP="00D26510">
      <w:pPr>
        <w:spacing w:line="480" w:lineRule="auto"/>
        <w:ind w:left="720" w:hanging="720"/>
        <w:rPr>
          <w:del w:id="854" w:author="Lewis Barnett" w:date="2020-06-16T14:27:00Z"/>
          <w:rFonts w:eastAsiaTheme="minorHAnsi"/>
        </w:rPr>
      </w:pPr>
      <w:del w:id="855" w:author="Lewis Barnett" w:date="2020-06-16T14:27:00Z">
        <w:r w:rsidRPr="00082596" w:rsidDel="003C0549">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2CA68CE8" w:rsidR="00082596" w:rsidRPr="00082596" w:rsidDel="003C0549" w:rsidRDefault="00082596" w:rsidP="00D26510">
      <w:pPr>
        <w:spacing w:line="480" w:lineRule="auto"/>
        <w:ind w:left="720" w:hanging="720"/>
        <w:rPr>
          <w:del w:id="856" w:author="Lewis Barnett" w:date="2020-06-16T14:27:00Z"/>
          <w:rFonts w:eastAsiaTheme="minorHAnsi"/>
        </w:rPr>
      </w:pPr>
      <w:del w:id="857" w:author="Lewis Barnett" w:date="2020-06-16T14:27:00Z">
        <w:r w:rsidRPr="00082596" w:rsidDel="003C0549">
          <w:rPr>
            <w:rFonts w:eastAsiaTheme="minorHAnsi"/>
          </w:rPr>
          <w:delText>Lenoir, J., J. C. Gégout, P. A. Marquet, P. de Ruffray, and H. Brisse. 2008. A Significant upward shift in plant species optimum elevation during the 20th century. Science 320:1768.</w:delText>
        </w:r>
      </w:del>
    </w:p>
    <w:p w14:paraId="784B941F" w14:textId="04D7EA1A" w:rsidR="00082596" w:rsidRPr="00082596" w:rsidDel="003C0549" w:rsidRDefault="00082596" w:rsidP="00D26510">
      <w:pPr>
        <w:spacing w:line="480" w:lineRule="auto"/>
        <w:ind w:left="720" w:hanging="720"/>
        <w:rPr>
          <w:del w:id="858" w:author="Lewis Barnett" w:date="2020-06-16T14:27:00Z"/>
          <w:rFonts w:eastAsiaTheme="minorHAnsi"/>
        </w:rPr>
      </w:pPr>
      <w:del w:id="859" w:author="Lewis Barnett" w:date="2020-06-16T14:27:00Z">
        <w:r w:rsidRPr="00082596" w:rsidDel="003C0549">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6A3C9932" w:rsidR="00082596" w:rsidRPr="00082596" w:rsidDel="003C0549" w:rsidRDefault="00082596" w:rsidP="00D26510">
      <w:pPr>
        <w:spacing w:line="480" w:lineRule="auto"/>
        <w:ind w:left="720" w:hanging="720"/>
        <w:rPr>
          <w:del w:id="860" w:author="Lewis Barnett" w:date="2020-06-16T14:27:00Z"/>
          <w:rFonts w:eastAsiaTheme="minorHAnsi"/>
        </w:rPr>
      </w:pPr>
      <w:del w:id="861" w:author="Lewis Barnett" w:date="2020-06-16T14:27:00Z">
        <w:r w:rsidRPr="00082596" w:rsidDel="003C0549">
          <w:rPr>
            <w:rFonts w:eastAsiaTheme="minorHAnsi"/>
          </w:rPr>
          <w:delText>Levin, S. A. 1992. The problem of pattern and scale in ecology: the Robert H. MacArthur Award Lecture. Ecology 73:1943–1967.</w:delText>
        </w:r>
      </w:del>
    </w:p>
    <w:p w14:paraId="3A67657E" w14:textId="370D6D8C" w:rsidR="00082596" w:rsidRPr="00082596" w:rsidDel="003C0549" w:rsidRDefault="00082596" w:rsidP="00D26510">
      <w:pPr>
        <w:spacing w:line="480" w:lineRule="auto"/>
        <w:ind w:left="720" w:hanging="720"/>
        <w:rPr>
          <w:del w:id="862" w:author="Lewis Barnett" w:date="2020-06-16T14:27:00Z"/>
          <w:rFonts w:eastAsiaTheme="minorHAnsi"/>
        </w:rPr>
      </w:pPr>
      <w:del w:id="863" w:author="Lewis Barnett" w:date="2020-06-16T14:27:00Z">
        <w:r w:rsidRPr="00082596" w:rsidDel="003C0549">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7074AEA3" w:rsidR="00082596" w:rsidRPr="00082596" w:rsidDel="003C0549" w:rsidRDefault="00082596" w:rsidP="00D26510">
      <w:pPr>
        <w:spacing w:line="480" w:lineRule="auto"/>
        <w:ind w:left="720" w:hanging="720"/>
        <w:rPr>
          <w:del w:id="864" w:author="Lewis Barnett" w:date="2020-06-16T14:27:00Z"/>
          <w:rFonts w:eastAsiaTheme="minorHAnsi"/>
        </w:rPr>
      </w:pPr>
      <w:del w:id="865" w:author="Lewis Barnett" w:date="2020-06-16T14:27:00Z">
        <w:r w:rsidRPr="00082596" w:rsidDel="003C0549">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484F2DAF" w:rsidR="00082596" w:rsidRPr="00082596" w:rsidDel="003C0549" w:rsidRDefault="00082596" w:rsidP="00D26510">
      <w:pPr>
        <w:spacing w:line="480" w:lineRule="auto"/>
        <w:ind w:left="720" w:hanging="720"/>
        <w:rPr>
          <w:del w:id="866" w:author="Lewis Barnett" w:date="2020-06-16T14:27:00Z"/>
          <w:rFonts w:eastAsiaTheme="minorHAnsi"/>
        </w:rPr>
      </w:pPr>
      <w:del w:id="867" w:author="Lewis Barnett" w:date="2020-06-16T14:27:00Z">
        <w:r w:rsidRPr="00082596" w:rsidDel="003C0549">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12A38EC3" w:rsidR="00082596" w:rsidRPr="00082596" w:rsidDel="003C0549" w:rsidRDefault="00082596" w:rsidP="00D26510">
      <w:pPr>
        <w:spacing w:line="480" w:lineRule="auto"/>
        <w:ind w:left="720" w:hanging="720"/>
        <w:rPr>
          <w:del w:id="868" w:author="Lewis Barnett" w:date="2020-06-16T14:27:00Z"/>
          <w:rFonts w:eastAsiaTheme="minorHAnsi"/>
        </w:rPr>
      </w:pPr>
      <w:del w:id="869" w:author="Lewis Barnett" w:date="2020-06-16T14:27:00Z">
        <w:r w:rsidRPr="00082596" w:rsidDel="003C0549">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27A87AE6" w:rsidR="00082596" w:rsidRPr="00082596" w:rsidDel="003C0549" w:rsidRDefault="00082596" w:rsidP="00D26510">
      <w:pPr>
        <w:spacing w:line="480" w:lineRule="auto"/>
        <w:ind w:left="720" w:hanging="720"/>
        <w:rPr>
          <w:del w:id="870" w:author="Lewis Barnett" w:date="2020-06-16T14:27:00Z"/>
          <w:rFonts w:eastAsiaTheme="minorHAnsi"/>
        </w:rPr>
      </w:pPr>
      <w:del w:id="871" w:author="Lewis Barnett" w:date="2020-06-16T14:27:00Z">
        <w:r w:rsidRPr="00082596" w:rsidDel="003C0549">
          <w:rPr>
            <w:rFonts w:eastAsiaTheme="minorHAnsi"/>
          </w:rPr>
          <w:delText>Maechler, M., P. Rousseeuw, A. Struyf, M. Hubert, and K. Hornik. 2019. Cluster: Cluster Analysis Basics and Extensions. R package version 2.1.0.</w:delText>
        </w:r>
      </w:del>
    </w:p>
    <w:p w14:paraId="57B23E0E" w14:textId="0B8CB84D" w:rsidR="00082596" w:rsidRPr="00082596" w:rsidDel="003C0549" w:rsidRDefault="00082596" w:rsidP="00D26510">
      <w:pPr>
        <w:spacing w:line="480" w:lineRule="auto"/>
        <w:ind w:left="720" w:hanging="720"/>
        <w:rPr>
          <w:del w:id="872" w:author="Lewis Barnett" w:date="2020-06-16T14:27:00Z"/>
          <w:rFonts w:eastAsiaTheme="minorHAnsi"/>
        </w:rPr>
      </w:pPr>
      <w:del w:id="873" w:author="Lewis Barnett" w:date="2020-06-16T14:27:00Z">
        <w:r w:rsidRPr="00082596" w:rsidDel="003C0549">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47C2004C" w:rsidR="00082596" w:rsidRPr="00082596" w:rsidDel="003C0549" w:rsidRDefault="00082596" w:rsidP="00D26510">
      <w:pPr>
        <w:spacing w:line="480" w:lineRule="auto"/>
        <w:ind w:left="720" w:hanging="720"/>
        <w:rPr>
          <w:del w:id="874" w:author="Lewis Barnett" w:date="2020-06-16T14:27:00Z"/>
          <w:rFonts w:eastAsiaTheme="minorHAnsi"/>
        </w:rPr>
      </w:pPr>
      <w:del w:id="875" w:author="Lewis Barnett" w:date="2020-06-16T14:27:00Z">
        <w:r w:rsidRPr="00082596" w:rsidDel="003C0549">
          <w:rPr>
            <w:rFonts w:eastAsiaTheme="minorHAnsi"/>
          </w:rPr>
          <w:delText>Pinsky, M. L., B. Worm, M. J. Fogarty, J. L. Sarmiento, and S. A. Levin. 2013. Marine taxa track local climate velocities. Science 341:1239–1242.</w:delText>
        </w:r>
      </w:del>
    </w:p>
    <w:p w14:paraId="5C70EBB3" w14:textId="78923641" w:rsidR="00082596" w:rsidRPr="00082596" w:rsidDel="003C0549" w:rsidRDefault="00082596" w:rsidP="00D26510">
      <w:pPr>
        <w:spacing w:line="480" w:lineRule="auto"/>
        <w:ind w:left="720" w:hanging="720"/>
        <w:rPr>
          <w:del w:id="876" w:author="Lewis Barnett" w:date="2020-06-16T14:27:00Z"/>
          <w:rFonts w:eastAsiaTheme="minorHAnsi"/>
        </w:rPr>
      </w:pPr>
      <w:del w:id="877" w:author="Lewis Barnett" w:date="2020-06-16T14:27:00Z">
        <w:r w:rsidRPr="00082596" w:rsidDel="003C0549">
          <w:rPr>
            <w:rFonts w:eastAsiaTheme="minorHAnsi"/>
          </w:rPr>
          <w:delText>R Core Team. 2019. R: A Language and Environment for Statistical Computing. R Foundation for Statistical Computing, Vienna, Austria.</w:delText>
        </w:r>
      </w:del>
    </w:p>
    <w:p w14:paraId="730F165B" w14:textId="3569FDD0" w:rsidR="00082596" w:rsidRPr="00082596" w:rsidDel="003C0549" w:rsidRDefault="00082596" w:rsidP="00D26510">
      <w:pPr>
        <w:spacing w:line="480" w:lineRule="auto"/>
        <w:ind w:left="720" w:hanging="720"/>
        <w:rPr>
          <w:del w:id="878" w:author="Lewis Barnett" w:date="2020-06-16T14:27:00Z"/>
          <w:rFonts w:eastAsiaTheme="minorHAnsi"/>
        </w:rPr>
      </w:pPr>
      <w:del w:id="879" w:author="Lewis Barnett" w:date="2020-06-16T14:27:00Z">
        <w:r w:rsidRPr="00082596" w:rsidDel="003C0549">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768DCEF0" w:rsidR="00082596" w:rsidRPr="00082596" w:rsidDel="003C0549" w:rsidRDefault="00082596" w:rsidP="00D26510">
      <w:pPr>
        <w:spacing w:line="480" w:lineRule="auto"/>
        <w:ind w:left="720" w:hanging="720"/>
        <w:rPr>
          <w:del w:id="880" w:author="Lewis Barnett" w:date="2020-06-16T14:27:00Z"/>
          <w:rFonts w:eastAsiaTheme="minorHAnsi"/>
        </w:rPr>
      </w:pPr>
      <w:del w:id="881" w:author="Lewis Barnett" w:date="2020-06-16T14:27:00Z">
        <w:r w:rsidRPr="00082596" w:rsidDel="003C0549">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3A411863" w:rsidR="00082596" w:rsidRPr="00082596" w:rsidDel="003C0549" w:rsidRDefault="00082596" w:rsidP="00D26510">
      <w:pPr>
        <w:spacing w:line="480" w:lineRule="auto"/>
        <w:ind w:left="720" w:hanging="720"/>
        <w:rPr>
          <w:del w:id="882" w:author="Lewis Barnett" w:date="2020-06-16T14:27:00Z"/>
          <w:rFonts w:eastAsiaTheme="minorHAnsi"/>
        </w:rPr>
      </w:pPr>
      <w:del w:id="883" w:author="Lewis Barnett" w:date="2020-06-16T14:27:00Z">
        <w:r w:rsidRPr="00082596" w:rsidDel="003C0549">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32AC577" w:rsidR="00082596" w:rsidRPr="00082596" w:rsidDel="003C0549" w:rsidRDefault="00082596" w:rsidP="00D26510">
      <w:pPr>
        <w:spacing w:line="480" w:lineRule="auto"/>
        <w:ind w:left="720" w:hanging="720"/>
        <w:rPr>
          <w:del w:id="884" w:author="Lewis Barnett" w:date="2020-06-16T14:27:00Z"/>
          <w:rFonts w:eastAsiaTheme="minorHAnsi"/>
        </w:rPr>
      </w:pPr>
      <w:del w:id="885" w:author="Lewis Barnett" w:date="2020-06-16T14:27:00Z">
        <w:r w:rsidRPr="00082596" w:rsidDel="003C0549">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64A1C" w:rsidR="00082596" w:rsidRPr="00082596" w:rsidDel="003C0549" w:rsidRDefault="00082596" w:rsidP="00D26510">
      <w:pPr>
        <w:spacing w:line="480" w:lineRule="auto"/>
        <w:ind w:left="720" w:hanging="720"/>
        <w:rPr>
          <w:del w:id="886" w:author="Lewis Barnett" w:date="2020-06-16T14:27:00Z"/>
          <w:rFonts w:eastAsiaTheme="minorHAnsi"/>
        </w:rPr>
      </w:pPr>
      <w:del w:id="887" w:author="Lewis Barnett" w:date="2020-06-16T14:27:00Z">
        <w:r w:rsidRPr="00082596" w:rsidDel="003C0549">
          <w:rPr>
            <w:rFonts w:eastAsiaTheme="minorHAnsi"/>
          </w:rPr>
          <w:delText>Sagarin, R. D., S. D. Gaines, and B. Gaylord. 2006. Moving beyond assumptions to understand abundance distributions across the ranges of species. Trends in Ecology &amp; Evolution 21:524–530.</w:delText>
        </w:r>
      </w:del>
    </w:p>
    <w:p w14:paraId="7C6A30D5" w14:textId="1233925C" w:rsidR="00082596" w:rsidRPr="00082596" w:rsidDel="003C0549" w:rsidRDefault="00082596" w:rsidP="00D26510">
      <w:pPr>
        <w:spacing w:line="480" w:lineRule="auto"/>
        <w:ind w:left="720" w:hanging="720"/>
        <w:rPr>
          <w:del w:id="888" w:author="Lewis Barnett" w:date="2020-06-16T14:27:00Z"/>
          <w:rFonts w:eastAsiaTheme="minorHAnsi"/>
        </w:rPr>
      </w:pPr>
      <w:del w:id="889" w:author="Lewis Barnett" w:date="2020-06-16T14:27:00Z">
        <w:r w:rsidRPr="00082596" w:rsidDel="003C0549">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2D8696D7" w:rsidR="00082596" w:rsidRPr="00082596" w:rsidDel="003C0549" w:rsidRDefault="00082596" w:rsidP="00D26510">
      <w:pPr>
        <w:spacing w:line="480" w:lineRule="auto"/>
        <w:ind w:left="720" w:hanging="720"/>
        <w:rPr>
          <w:del w:id="890" w:author="Lewis Barnett" w:date="2020-06-16T14:27:00Z"/>
          <w:rFonts w:eastAsiaTheme="minorHAnsi"/>
        </w:rPr>
      </w:pPr>
      <w:del w:id="891" w:author="Lewis Barnett" w:date="2020-06-16T14:27:00Z">
        <w:r w:rsidRPr="00082596" w:rsidDel="003C0549">
          <w:rPr>
            <w:rFonts w:eastAsiaTheme="minorHAnsi"/>
          </w:rPr>
          <w:delText>Shono, H. 2008. Application of the Tweedie distribution to zero-catch data in CPUE analysis. Fisheries Research 93:154–162.</w:delText>
        </w:r>
      </w:del>
    </w:p>
    <w:p w14:paraId="0934BFBE" w14:textId="2E947EB4" w:rsidR="00082596" w:rsidRPr="00082596" w:rsidDel="003C0549" w:rsidRDefault="00082596" w:rsidP="00D26510">
      <w:pPr>
        <w:spacing w:line="480" w:lineRule="auto"/>
        <w:ind w:left="720" w:hanging="720"/>
        <w:rPr>
          <w:del w:id="892" w:author="Lewis Barnett" w:date="2020-06-16T14:27:00Z"/>
          <w:rFonts w:eastAsiaTheme="minorHAnsi"/>
        </w:rPr>
      </w:pPr>
      <w:del w:id="893" w:author="Lewis Barnett" w:date="2020-06-16T14:27:00Z">
        <w:r w:rsidRPr="00082596" w:rsidDel="003C0549">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13CA88A8" w:rsidR="00082596" w:rsidRPr="00082596" w:rsidDel="003C0549" w:rsidRDefault="00082596" w:rsidP="00D26510">
      <w:pPr>
        <w:spacing w:line="480" w:lineRule="auto"/>
        <w:ind w:left="720" w:hanging="720"/>
        <w:rPr>
          <w:del w:id="894" w:author="Lewis Barnett" w:date="2020-06-16T14:27:00Z"/>
          <w:rFonts w:eastAsiaTheme="minorHAnsi"/>
        </w:rPr>
      </w:pPr>
      <w:del w:id="895" w:author="Lewis Barnett" w:date="2020-06-16T14:27:00Z">
        <w:r w:rsidRPr="00082596" w:rsidDel="003C0549">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5BE9552B" w:rsidR="00082596" w:rsidRPr="00082596" w:rsidDel="003C0549" w:rsidRDefault="00082596" w:rsidP="00D26510">
      <w:pPr>
        <w:spacing w:line="480" w:lineRule="auto"/>
        <w:ind w:left="720" w:hanging="720"/>
        <w:rPr>
          <w:del w:id="896" w:author="Lewis Barnett" w:date="2020-06-16T14:27:00Z"/>
          <w:rFonts w:eastAsiaTheme="minorHAnsi"/>
        </w:rPr>
      </w:pPr>
      <w:del w:id="897" w:author="Lewis Barnett" w:date="2020-06-16T14:27:00Z">
        <w:r w:rsidRPr="00082596" w:rsidDel="003C0549">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2A005C78" w:rsidR="00082596" w:rsidRPr="00082596" w:rsidDel="003C0549" w:rsidRDefault="00082596" w:rsidP="00D26510">
      <w:pPr>
        <w:spacing w:line="480" w:lineRule="auto"/>
        <w:ind w:left="720" w:hanging="720"/>
        <w:rPr>
          <w:del w:id="898" w:author="Lewis Barnett" w:date="2020-06-16T14:27:00Z"/>
          <w:rFonts w:eastAsiaTheme="minorHAnsi"/>
        </w:rPr>
      </w:pPr>
      <w:del w:id="899" w:author="Lewis Barnett" w:date="2020-06-16T14:27:00Z">
        <w:r w:rsidRPr="00082596" w:rsidDel="003C0549">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6762FC30" w:rsidR="00082596" w:rsidRPr="00082596" w:rsidDel="003C0549" w:rsidRDefault="00082596" w:rsidP="00D26510">
      <w:pPr>
        <w:spacing w:line="480" w:lineRule="auto"/>
        <w:ind w:left="720" w:hanging="720"/>
        <w:rPr>
          <w:del w:id="900" w:author="Lewis Barnett" w:date="2020-06-16T14:27:00Z"/>
          <w:rFonts w:eastAsiaTheme="minorHAnsi"/>
        </w:rPr>
      </w:pPr>
      <w:del w:id="901" w:author="Lewis Barnett" w:date="2020-06-16T14:27:00Z">
        <w:r w:rsidRPr="00082596" w:rsidDel="003C0549">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34C1970C" w:rsidR="00082596" w:rsidRPr="00082596" w:rsidDel="003C0549" w:rsidRDefault="00082596" w:rsidP="00D26510">
      <w:pPr>
        <w:spacing w:line="480" w:lineRule="auto"/>
        <w:ind w:left="720" w:hanging="720"/>
        <w:rPr>
          <w:del w:id="902" w:author="Lewis Barnett" w:date="2020-06-16T14:27:00Z"/>
          <w:rFonts w:eastAsiaTheme="minorHAnsi"/>
        </w:rPr>
      </w:pPr>
      <w:del w:id="903" w:author="Lewis Barnett" w:date="2020-06-16T14:27:00Z">
        <w:r w:rsidRPr="00082596" w:rsidDel="003C0549">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1974C205" w:rsidR="00082596" w:rsidRPr="00082596" w:rsidDel="003C0549" w:rsidRDefault="00082596" w:rsidP="00D26510">
      <w:pPr>
        <w:spacing w:line="480" w:lineRule="auto"/>
        <w:ind w:left="720" w:hanging="720"/>
        <w:rPr>
          <w:del w:id="904" w:author="Lewis Barnett" w:date="2020-06-16T14:27:00Z"/>
          <w:rFonts w:eastAsiaTheme="minorHAnsi"/>
        </w:rPr>
      </w:pPr>
      <w:del w:id="905" w:author="Lewis Barnett" w:date="2020-06-16T14:27:00Z">
        <w:r w:rsidRPr="00082596" w:rsidDel="003C0549">
          <w:rPr>
            <w:rFonts w:eastAsiaTheme="minorHAnsi"/>
          </w:rPr>
          <w:delText>Tilman, D., and P. M. Kareiva. 1997. Spatial Ecology: The Role of Space in Population Dynamics and Interspecific Interactions. Princeton University Press.</w:delText>
        </w:r>
      </w:del>
    </w:p>
    <w:p w14:paraId="06CB5B0A" w14:textId="5B3B4732" w:rsidR="00082596" w:rsidRPr="00082596" w:rsidDel="003C0549" w:rsidRDefault="00082596" w:rsidP="00D26510">
      <w:pPr>
        <w:spacing w:line="480" w:lineRule="auto"/>
        <w:ind w:left="720" w:hanging="720"/>
        <w:rPr>
          <w:del w:id="906" w:author="Lewis Barnett" w:date="2020-06-16T14:27:00Z"/>
          <w:rFonts w:eastAsiaTheme="minorHAnsi"/>
        </w:rPr>
      </w:pPr>
      <w:del w:id="907" w:author="Lewis Barnett" w:date="2020-06-16T14:27:00Z">
        <w:r w:rsidRPr="00082596" w:rsidDel="003C0549">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58116585" w:rsidR="00082596" w:rsidRPr="00082596" w:rsidDel="003C0549" w:rsidRDefault="00082596" w:rsidP="00D26510">
      <w:pPr>
        <w:spacing w:line="480" w:lineRule="auto"/>
        <w:ind w:left="720" w:hanging="720"/>
        <w:rPr>
          <w:del w:id="908" w:author="Lewis Barnett" w:date="2020-06-16T14:27:00Z"/>
          <w:rFonts w:eastAsiaTheme="minorHAnsi"/>
        </w:rPr>
      </w:pPr>
      <w:del w:id="909" w:author="Lewis Barnett" w:date="2020-06-16T14:27:00Z">
        <w:r w:rsidRPr="00082596" w:rsidDel="003C0549">
          <w:rPr>
            <w:rFonts w:eastAsiaTheme="minorHAnsi"/>
          </w:rPr>
          <w:delText>Walter, J. A., L. W. Sheppard, T. L. Anderson, J. H. Kastens, O. N. Bjørnstad, A. M. Liebhold, and D. C. Reuman. 2017. The Geography of spatial synchrony. Ecology Letters 20:801–814.</w:delText>
        </w:r>
      </w:del>
    </w:p>
    <w:p w14:paraId="6A11E1E8" w14:textId="2ECD43B6" w:rsidR="00082596" w:rsidRPr="00082596" w:rsidDel="003C0549" w:rsidRDefault="00082596" w:rsidP="00D26510">
      <w:pPr>
        <w:spacing w:line="480" w:lineRule="auto"/>
        <w:ind w:left="720" w:hanging="720"/>
        <w:rPr>
          <w:del w:id="910" w:author="Lewis Barnett" w:date="2020-06-16T14:27:00Z"/>
          <w:rFonts w:eastAsiaTheme="minorHAnsi"/>
        </w:rPr>
      </w:pPr>
      <w:del w:id="911" w:author="Lewis Barnett" w:date="2020-06-16T14:27:00Z">
        <w:r w:rsidRPr="00082596" w:rsidDel="003C0549">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F33FDE6" w:rsidR="00082596" w:rsidRPr="00082596" w:rsidDel="003C0549" w:rsidRDefault="00082596" w:rsidP="00D26510">
      <w:pPr>
        <w:spacing w:line="480" w:lineRule="auto"/>
        <w:ind w:left="720" w:hanging="720"/>
        <w:rPr>
          <w:del w:id="912" w:author="Lewis Barnett" w:date="2020-06-16T14:27:00Z"/>
          <w:rFonts w:eastAsiaTheme="minorHAnsi"/>
        </w:rPr>
      </w:pPr>
      <w:del w:id="913" w:author="Lewis Barnett" w:date="2020-06-16T14:27:00Z">
        <w:r w:rsidRPr="00082596" w:rsidDel="003C0549">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351B2FCE" w:rsidR="00082596" w:rsidRPr="00082596" w:rsidDel="003C0549" w:rsidRDefault="00082596" w:rsidP="00D26510">
      <w:pPr>
        <w:spacing w:line="480" w:lineRule="auto"/>
        <w:ind w:left="720" w:hanging="720"/>
        <w:rPr>
          <w:del w:id="914" w:author="Lewis Barnett" w:date="2020-06-16T14:27:00Z"/>
          <w:rFonts w:eastAsiaTheme="minorHAnsi"/>
        </w:rPr>
      </w:pPr>
      <w:del w:id="915" w:author="Lewis Barnett" w:date="2020-06-16T14:27:00Z">
        <w:r w:rsidRPr="00082596" w:rsidDel="003C0549">
          <w:rPr>
            <w:rFonts w:eastAsiaTheme="minorHAnsi"/>
          </w:rPr>
          <w:delText>Woillez, M., J. Rivoirard, and P. Petitgas. 2009. Notes on survey-based spatial indicators for monitoring fish populations. Aquatic Living Resources 22:155–164.</w:delText>
        </w:r>
      </w:del>
    </w:p>
    <w:p w14:paraId="11C94343" w14:textId="4B6C48A4" w:rsidR="00082596" w:rsidRPr="00082596" w:rsidDel="003C0549" w:rsidRDefault="00082596" w:rsidP="00D26510">
      <w:pPr>
        <w:spacing w:line="480" w:lineRule="auto"/>
        <w:ind w:left="720" w:hanging="720"/>
        <w:rPr>
          <w:del w:id="916" w:author="Lewis Barnett" w:date="2020-06-16T14:27:00Z"/>
          <w:rFonts w:eastAsiaTheme="minorHAnsi"/>
        </w:rPr>
      </w:pPr>
      <w:del w:id="917" w:author="Lewis Barnett" w:date="2020-06-16T14:27:00Z">
        <w:r w:rsidRPr="00082596" w:rsidDel="003C0549">
          <w:rPr>
            <w:rFonts w:eastAsiaTheme="minorHAnsi"/>
          </w:rPr>
          <w:delText>Yackulic, C. B., R. Chandler, E. F. Zipkin, J. A. Royle, J. D. Nichols, E. H. Campbell Grant, and S. Veran. 2013. Presence-only modelling using MAXENT: When can we trust the inferences? 4:236–243.</w:delText>
        </w:r>
      </w:del>
    </w:p>
    <w:p w14:paraId="71262CCA" w14:textId="142B9E1D" w:rsidR="00082596" w:rsidRPr="00082596" w:rsidDel="003C0549" w:rsidRDefault="00082596" w:rsidP="00D26510">
      <w:pPr>
        <w:spacing w:line="480" w:lineRule="auto"/>
        <w:ind w:left="720" w:hanging="720"/>
        <w:rPr>
          <w:del w:id="918" w:author="Lewis Barnett" w:date="2020-06-16T14:27:00Z"/>
          <w:rFonts w:eastAsiaTheme="minorHAnsi"/>
        </w:rPr>
      </w:pPr>
      <w:del w:id="919" w:author="Lewis Barnett" w:date="2020-06-16T14:27:00Z">
        <w:r w:rsidRPr="00082596" w:rsidDel="003C0549">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920" w:author="Lewis Barnett" w:date="2020-06-16T16:09:00Z"/>
          <w:rFonts w:ascii="Times" w:hAnsi="Times"/>
        </w:rPr>
      </w:pPr>
      <w:r w:rsidRPr="00082596">
        <w:rPr>
          <w:rFonts w:eastAsiaTheme="minorHAnsi"/>
          <w:lang w:val="en-US"/>
        </w:rPr>
        <w:fldChar w:fldCharType="end"/>
      </w:r>
      <w:del w:id="921" w:author="Lewis Barnett" w:date="2020-06-16T16:09:00Z">
        <w:r w:rsidR="00344523" w:rsidDel="00E36A06">
          <w:delText>APPENDIX TABLES</w:delText>
        </w:r>
      </w:del>
    </w:p>
    <w:p w14:paraId="1D78D7BE" w14:textId="35FBF8DE" w:rsidR="0046021E" w:rsidDel="00E36A06" w:rsidRDefault="0046021E">
      <w:pPr>
        <w:spacing w:line="480" w:lineRule="auto"/>
        <w:rPr>
          <w:del w:id="922" w:author="Lewis Barnett" w:date="2020-06-16T16:09:00Z"/>
        </w:rPr>
        <w:pPrChange w:id="923" w:author="Lewis Barnett" w:date="2020-06-16T16:12:00Z">
          <w:pPr>
            <w:spacing w:after="160" w:line="480" w:lineRule="auto"/>
          </w:pPr>
        </w:pPrChange>
      </w:pPr>
      <w:del w:id="924"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925" w:author="Lewis Barnett" w:date="2020-06-16T16:09:00Z"/>
        </w:trPr>
        <w:tc>
          <w:tcPr>
            <w:tcW w:w="0" w:type="auto"/>
          </w:tcPr>
          <w:p w14:paraId="64F7E4BD" w14:textId="1E872CC0" w:rsidR="0046021E" w:rsidRPr="006C048B" w:rsidDel="00E36A06" w:rsidRDefault="0046021E">
            <w:pPr>
              <w:spacing w:line="480" w:lineRule="auto"/>
              <w:rPr>
                <w:del w:id="926" w:author="Lewis Barnett" w:date="2020-06-16T16:09:00Z"/>
                <w:i/>
              </w:rPr>
              <w:pPrChange w:id="927" w:author="Lewis Barnett" w:date="2020-06-16T16:12:00Z">
                <w:pPr/>
              </w:pPrChange>
            </w:pPr>
            <w:del w:id="928"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929" w:author="Lewis Barnett" w:date="2020-06-16T16:09:00Z"/>
                <w:i/>
              </w:rPr>
              <w:pPrChange w:id="930" w:author="Lewis Barnett" w:date="2020-06-16T16:12:00Z">
                <w:pPr/>
              </w:pPrChange>
            </w:pPr>
            <w:del w:id="931"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932" w:author="Lewis Barnett" w:date="2020-06-16T16:09:00Z"/>
                <w:i/>
              </w:rPr>
              <w:pPrChange w:id="933" w:author="Lewis Barnett" w:date="2020-06-16T16:12:00Z">
                <w:pPr/>
              </w:pPrChange>
            </w:pPr>
            <w:del w:id="934" w:author="Lewis Barnett" w:date="2020-06-16T16:09:00Z">
              <w:r w:rsidRPr="006C048B" w:rsidDel="00E36A06">
                <w:rPr>
                  <w:i/>
                </w:rPr>
                <w:delText>Value</w:delText>
              </w:r>
            </w:del>
          </w:p>
        </w:tc>
      </w:tr>
      <w:tr w:rsidR="0046021E" w:rsidDel="00E36A06" w14:paraId="0D7913D3" w14:textId="3A6268BB" w:rsidTr="0044347D">
        <w:trPr>
          <w:del w:id="935" w:author="Lewis Barnett" w:date="2020-06-16T16:09:00Z"/>
        </w:trPr>
        <w:tc>
          <w:tcPr>
            <w:tcW w:w="0" w:type="auto"/>
          </w:tcPr>
          <w:p w14:paraId="6AB07AA1" w14:textId="5C16B7C7" w:rsidR="0046021E" w:rsidDel="00E36A06" w:rsidRDefault="0046021E">
            <w:pPr>
              <w:spacing w:line="480" w:lineRule="auto"/>
              <w:rPr>
                <w:del w:id="936" w:author="Lewis Barnett" w:date="2020-06-16T16:09:00Z"/>
              </w:rPr>
              <w:pPrChange w:id="937" w:author="Lewis Barnett" w:date="2020-06-16T16:12:00Z">
                <w:pPr>
                  <w:jc w:val="center"/>
                </w:pPr>
              </w:pPrChange>
            </w:pPr>
            <w:del w:id="938" w:author="Lewis Barnett" w:date="2020-06-16T16:09:00Z">
              <w:r w:rsidDel="00E36A06">
                <w:delText>T</w:delText>
              </w:r>
            </w:del>
          </w:p>
        </w:tc>
        <w:tc>
          <w:tcPr>
            <w:tcW w:w="0" w:type="auto"/>
          </w:tcPr>
          <w:p w14:paraId="700F78D9" w14:textId="6E9538E3" w:rsidR="0046021E" w:rsidDel="00E36A06" w:rsidRDefault="0046021E">
            <w:pPr>
              <w:spacing w:line="480" w:lineRule="auto"/>
              <w:rPr>
                <w:del w:id="939" w:author="Lewis Barnett" w:date="2020-06-16T16:09:00Z"/>
              </w:rPr>
              <w:pPrChange w:id="940" w:author="Lewis Barnett" w:date="2020-06-16T16:12:00Z">
                <w:pPr/>
              </w:pPrChange>
            </w:pPr>
            <w:del w:id="941"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942" w:author="Lewis Barnett" w:date="2020-06-16T16:09:00Z"/>
              </w:rPr>
              <w:pPrChange w:id="943" w:author="Lewis Barnett" w:date="2020-06-16T16:12:00Z">
                <w:pPr/>
              </w:pPrChange>
            </w:pPr>
            <w:del w:id="944" w:author="Lewis Barnett" w:date="2020-06-16T16:09:00Z">
              <w:r w:rsidDel="00E36A06">
                <w:delText>10</w:delText>
              </w:r>
            </w:del>
          </w:p>
        </w:tc>
      </w:tr>
      <w:tr w:rsidR="0046021E" w:rsidDel="00E36A06" w14:paraId="78B00F6D" w14:textId="1F56E62E" w:rsidTr="0044347D">
        <w:trPr>
          <w:del w:id="945" w:author="Lewis Barnett" w:date="2020-06-16T16:09:00Z"/>
        </w:trPr>
        <w:tc>
          <w:tcPr>
            <w:tcW w:w="0" w:type="auto"/>
          </w:tcPr>
          <w:p w14:paraId="78FA31EF" w14:textId="21489BAC" w:rsidR="0046021E" w:rsidDel="00E36A06" w:rsidRDefault="00C31143">
            <w:pPr>
              <w:spacing w:line="480" w:lineRule="auto"/>
              <w:rPr>
                <w:del w:id="946" w:author="Lewis Barnett" w:date="2020-06-16T16:09:00Z"/>
              </w:rPr>
              <w:pPrChange w:id="947" w:author="Lewis Barnett" w:date="2020-06-16T16:12:00Z">
                <w:pPr/>
              </w:pPrChange>
            </w:pPr>
            <m:oMathPara>
              <m:oMath>
                <m:r>
                  <w:del w:id="948"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949" w:author="Lewis Barnett" w:date="2020-06-16T16:09:00Z"/>
              </w:rPr>
              <w:pPrChange w:id="950" w:author="Lewis Barnett" w:date="2020-06-16T16:12:00Z">
                <w:pPr/>
              </w:pPrChange>
            </w:pPr>
            <w:del w:id="951"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952" w:author="Lewis Barnett" w:date="2020-06-16T16:09:00Z"/>
              </w:rPr>
              <w:pPrChange w:id="953" w:author="Lewis Barnett" w:date="2020-06-16T16:12:00Z">
                <w:pPr/>
              </w:pPrChange>
            </w:pPr>
            <w:del w:id="954" w:author="Lewis Barnett" w:date="2020-06-16T16:09:00Z">
              <w:r w:rsidDel="00E36A06">
                <w:delText>1</w:delText>
              </w:r>
            </w:del>
          </w:p>
        </w:tc>
      </w:tr>
      <w:tr w:rsidR="0046021E" w:rsidDel="00E36A06" w14:paraId="34AA5DAF" w14:textId="4B87CCFB" w:rsidTr="0044347D">
        <w:trPr>
          <w:del w:id="955" w:author="Lewis Barnett" w:date="2020-06-16T16:09:00Z"/>
        </w:trPr>
        <w:tc>
          <w:tcPr>
            <w:tcW w:w="0" w:type="auto"/>
          </w:tcPr>
          <w:p w14:paraId="154CCD86" w14:textId="12C31D92" w:rsidR="0046021E" w:rsidDel="00E36A06" w:rsidRDefault="0083649F">
            <w:pPr>
              <w:spacing w:line="480" w:lineRule="auto"/>
              <w:rPr>
                <w:del w:id="956" w:author="Lewis Barnett" w:date="2020-06-16T16:09:00Z"/>
              </w:rPr>
              <w:pPrChange w:id="957" w:author="Lewis Barnett" w:date="2020-06-16T16:12:00Z">
                <w:pPr/>
              </w:pPrChange>
            </w:pPr>
            <m:oMathPara>
              <m:oMath>
                <m:sSub>
                  <m:sSubPr>
                    <m:ctrlPr>
                      <w:del w:id="958" w:author="Lewis Barnett" w:date="2020-06-16T16:09:00Z">
                        <w:rPr>
                          <w:rFonts w:ascii="Cambria Math" w:hAnsi="Cambria Math"/>
                          <w:i/>
                        </w:rPr>
                      </w:del>
                    </m:ctrlPr>
                  </m:sSubPr>
                  <m:e>
                    <m:r>
                      <w:del w:id="959" w:author="Lewis Barnett" w:date="2020-06-16T16:09:00Z">
                        <w:rPr>
                          <w:rFonts w:ascii="Cambria Math" w:hAnsi="Cambria Math"/>
                        </w:rPr>
                        <m:t>σ</m:t>
                      </w:del>
                    </m:r>
                  </m:e>
                  <m:sub>
                    <m:r>
                      <w:del w:id="960"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961" w:author="Lewis Barnett" w:date="2020-06-16T16:09:00Z"/>
              </w:rPr>
              <w:pPrChange w:id="962" w:author="Lewis Barnett" w:date="2020-06-16T16:12:00Z">
                <w:pPr/>
              </w:pPrChange>
            </w:pPr>
            <w:del w:id="963"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964" w:author="Lewis Barnett" w:date="2020-06-16T16:09:00Z"/>
              </w:rPr>
              <w:pPrChange w:id="965" w:author="Lewis Barnett" w:date="2020-06-16T16:12:00Z">
                <w:pPr/>
              </w:pPrChange>
            </w:pPr>
            <w:del w:id="966" w:author="Lewis Barnett" w:date="2020-06-16T16:09:00Z">
              <w:r w:rsidDel="00E36A06">
                <w:delText>0.01</w:delText>
              </w:r>
            </w:del>
          </w:p>
        </w:tc>
      </w:tr>
      <w:tr w:rsidR="00C21535" w:rsidDel="00E36A06" w14:paraId="5FAA8CA2" w14:textId="38A540B2" w:rsidTr="0044347D">
        <w:trPr>
          <w:del w:id="967" w:author="Lewis Barnett" w:date="2020-06-16T16:09:00Z"/>
        </w:trPr>
        <w:tc>
          <w:tcPr>
            <w:tcW w:w="0" w:type="auto"/>
          </w:tcPr>
          <w:p w14:paraId="06D8E02A" w14:textId="77C727D1" w:rsidR="00C21535" w:rsidDel="00E36A06" w:rsidRDefault="0083649F">
            <w:pPr>
              <w:spacing w:line="480" w:lineRule="auto"/>
              <w:rPr>
                <w:del w:id="968" w:author="Lewis Barnett" w:date="2020-06-16T16:09:00Z"/>
              </w:rPr>
              <w:pPrChange w:id="969" w:author="Lewis Barnett" w:date="2020-06-16T16:12:00Z">
                <w:pPr/>
              </w:pPrChange>
            </w:pPr>
            <m:oMathPara>
              <m:oMath>
                <m:sSub>
                  <m:sSubPr>
                    <m:ctrlPr>
                      <w:del w:id="970" w:author="Lewis Barnett" w:date="2020-06-16T16:09:00Z">
                        <w:rPr>
                          <w:rFonts w:ascii="Cambria Math" w:hAnsi="Cambria Math"/>
                          <w:i/>
                        </w:rPr>
                      </w:del>
                    </m:ctrlPr>
                  </m:sSubPr>
                  <m:e>
                    <m:r>
                      <w:del w:id="971" w:author="Lewis Barnett" w:date="2020-06-16T16:09:00Z">
                        <w:rPr>
                          <w:rFonts w:ascii="Cambria Math" w:hAnsi="Cambria Math"/>
                        </w:rPr>
                        <m:t>σ</m:t>
                      </w:del>
                    </m:r>
                  </m:e>
                  <m:sub>
                    <m:r>
                      <w:del w:id="972"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973" w:author="Lewis Barnett" w:date="2020-06-16T16:09:00Z"/>
              </w:rPr>
              <w:pPrChange w:id="974" w:author="Lewis Barnett" w:date="2020-06-16T16:12:00Z">
                <w:pPr/>
              </w:pPrChange>
            </w:pPr>
            <w:del w:id="975"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976" w:author="Lewis Barnett" w:date="2020-06-16T16:09:00Z"/>
              </w:rPr>
              <w:pPrChange w:id="977" w:author="Lewis Barnett" w:date="2020-06-16T16:12:00Z">
                <w:pPr/>
              </w:pPrChange>
            </w:pPr>
            <w:del w:id="978"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979" w:author="Lewis Barnett" w:date="2020-06-16T16:09:00Z"/>
        </w:trPr>
        <w:tc>
          <w:tcPr>
            <w:tcW w:w="0" w:type="auto"/>
          </w:tcPr>
          <w:p w14:paraId="2CE203CF" w14:textId="7DEC3ED5" w:rsidR="00C21535" w:rsidDel="00E36A06" w:rsidRDefault="00C31143">
            <w:pPr>
              <w:spacing w:line="480" w:lineRule="auto"/>
              <w:rPr>
                <w:del w:id="980" w:author="Lewis Barnett" w:date="2020-06-16T16:09:00Z"/>
              </w:rPr>
              <w:pPrChange w:id="981" w:author="Lewis Barnett" w:date="2020-06-16T16:12:00Z">
                <w:pPr/>
              </w:pPrChange>
            </w:pPr>
            <w:commentRangeStart w:id="982"/>
            <m:oMathPara>
              <m:oMath>
                <m:r>
                  <w:del w:id="983" w:author="Lewis Barnett" w:date="2020-06-16T16:09:00Z">
                    <w:rPr>
                      <w:rFonts w:ascii="Cambria Math" w:hAnsi="Cambria Math"/>
                    </w:rPr>
                    <m:t>ϕ</m:t>
                  </w:del>
                </m:r>
                <w:commentRangeEnd w:id="982"/>
                <m:r>
                  <w:del w:id="984" w:author="Lewis Barnett" w:date="2020-06-16T16:09:00Z">
                    <m:rPr>
                      <m:sty m:val="p"/>
                    </m:rPr>
                    <w:rPr>
                      <w:rStyle w:val="CommentReference"/>
                      <w:rFonts w:ascii="Cambria Math" w:eastAsiaTheme="minorHAnsi" w:hAnsi="Cambria Math" w:cstheme="minorBidi"/>
                      <w:lang w:val="en-US"/>
                    </w:rPr>
                    <w:commentReference w:id="982"/>
                  </w:del>
                </m:r>
              </m:oMath>
            </m:oMathPara>
          </w:p>
        </w:tc>
        <w:tc>
          <w:tcPr>
            <w:tcW w:w="0" w:type="auto"/>
          </w:tcPr>
          <w:p w14:paraId="4B0A1BAD" w14:textId="2DD0275D" w:rsidR="00C21535" w:rsidDel="00E36A06" w:rsidRDefault="00C21535">
            <w:pPr>
              <w:spacing w:line="480" w:lineRule="auto"/>
              <w:rPr>
                <w:del w:id="985" w:author="Lewis Barnett" w:date="2020-06-16T16:09:00Z"/>
              </w:rPr>
              <w:pPrChange w:id="986" w:author="Lewis Barnett" w:date="2020-06-16T16:12:00Z">
                <w:pPr/>
              </w:pPrChange>
            </w:pPr>
            <w:del w:id="987"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988" w:author="Lewis Barnett" w:date="2020-06-16T16:09:00Z"/>
              </w:rPr>
              <w:pPrChange w:id="989" w:author="Lewis Barnett" w:date="2020-06-16T16:12:00Z">
                <w:pPr/>
              </w:pPrChange>
            </w:pPr>
            <w:del w:id="990"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991" w:author="Lewis Barnett" w:date="2020-06-16T16:09:00Z"/>
        </w:trPr>
        <w:tc>
          <w:tcPr>
            <w:tcW w:w="0" w:type="auto"/>
          </w:tcPr>
          <w:p w14:paraId="7FC5FCC3" w14:textId="79FCE784" w:rsidR="00C31143" w:rsidDel="00E36A06" w:rsidRDefault="0083649F">
            <w:pPr>
              <w:spacing w:line="480" w:lineRule="auto"/>
              <w:rPr>
                <w:del w:id="992" w:author="Lewis Barnett" w:date="2020-06-16T16:09:00Z"/>
              </w:rPr>
              <w:pPrChange w:id="993" w:author="Lewis Barnett" w:date="2020-06-16T16:12:00Z">
                <w:pPr/>
              </w:pPrChange>
            </w:pPr>
            <m:oMathPara>
              <m:oMath>
                <m:sSub>
                  <m:sSubPr>
                    <m:ctrlPr>
                      <w:del w:id="994" w:author="Lewis Barnett" w:date="2020-06-16T16:09:00Z">
                        <w:rPr>
                          <w:rFonts w:ascii="Cambria Math" w:hAnsi="Cambria Math"/>
                          <w:i/>
                        </w:rPr>
                      </w:del>
                    </m:ctrlPr>
                  </m:sSubPr>
                  <m:e>
                    <m:r>
                      <w:del w:id="995" w:author="Lewis Barnett" w:date="2020-06-16T16:09:00Z">
                        <w:rPr>
                          <w:rFonts w:ascii="Cambria Math" w:hAnsi="Cambria Math"/>
                        </w:rPr>
                        <m:t>κ</m:t>
                      </w:del>
                    </m:r>
                  </m:e>
                  <m:sub>
                    <m:r>
                      <w:del w:id="996"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997" w:author="Lewis Barnett" w:date="2020-06-16T16:09:00Z"/>
              </w:rPr>
              <w:pPrChange w:id="998" w:author="Lewis Barnett" w:date="2020-06-16T16:12:00Z">
                <w:pPr/>
              </w:pPrChange>
            </w:pPr>
            <w:del w:id="999"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1000" w:author="Lewis Barnett" w:date="2020-06-16T16:09:00Z"/>
              </w:rPr>
              <w:pPrChange w:id="1001" w:author="Lewis Barnett" w:date="2020-06-16T16:12:00Z">
                <w:pPr/>
              </w:pPrChange>
            </w:pPr>
            <w:del w:id="1002" w:author="Lewis Barnett" w:date="2020-06-16T16:09:00Z">
              <w:r w:rsidDel="00E36A06">
                <w:delText>0.1</w:delText>
              </w:r>
            </w:del>
          </w:p>
        </w:tc>
      </w:tr>
      <w:tr w:rsidR="00C31143" w:rsidDel="00E36A06" w14:paraId="2768D920" w14:textId="769D2559" w:rsidTr="0044347D">
        <w:trPr>
          <w:del w:id="1003" w:author="Lewis Barnett" w:date="2020-06-16T16:09:00Z"/>
        </w:trPr>
        <w:tc>
          <w:tcPr>
            <w:tcW w:w="0" w:type="auto"/>
          </w:tcPr>
          <w:p w14:paraId="4568DB18" w14:textId="54672C37" w:rsidR="00C31143" w:rsidDel="00E36A06" w:rsidRDefault="0083649F">
            <w:pPr>
              <w:spacing w:line="480" w:lineRule="auto"/>
              <w:rPr>
                <w:del w:id="1004" w:author="Lewis Barnett" w:date="2020-06-16T16:09:00Z"/>
              </w:rPr>
              <w:pPrChange w:id="1005" w:author="Lewis Barnett" w:date="2020-06-16T16:12:00Z">
                <w:pPr/>
              </w:pPrChange>
            </w:pPr>
            <m:oMathPara>
              <m:oMath>
                <m:sSub>
                  <m:sSubPr>
                    <m:ctrlPr>
                      <w:del w:id="1006" w:author="Lewis Barnett" w:date="2020-06-16T16:09:00Z">
                        <w:rPr>
                          <w:rFonts w:ascii="Cambria Math" w:hAnsi="Cambria Math"/>
                          <w:i/>
                        </w:rPr>
                      </w:del>
                    </m:ctrlPr>
                  </m:sSubPr>
                  <m:e>
                    <m:r>
                      <w:del w:id="1007" w:author="Lewis Barnett" w:date="2020-06-16T16:09:00Z">
                        <w:rPr>
                          <w:rFonts w:ascii="Cambria Math" w:hAnsi="Cambria Math"/>
                        </w:rPr>
                        <m:t>σ</m:t>
                      </w:del>
                    </m:r>
                  </m:e>
                  <m:sub>
                    <m:r>
                      <w:del w:id="1008"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1009" w:author="Lewis Barnett" w:date="2020-06-16T16:09:00Z"/>
              </w:rPr>
              <w:pPrChange w:id="1010" w:author="Lewis Barnett" w:date="2020-06-16T16:12:00Z">
                <w:pPr/>
              </w:pPrChange>
            </w:pPr>
            <w:del w:id="1011"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1012" w:author="Lewis Barnett" w:date="2020-06-16T16:09:00Z"/>
              </w:rPr>
              <w:pPrChange w:id="1013" w:author="Lewis Barnett" w:date="2020-06-16T16:12:00Z">
                <w:pPr/>
              </w:pPrChange>
            </w:pPr>
            <w:del w:id="1014" w:author="Lewis Barnett" w:date="2020-06-16T16:09:00Z">
              <w:r w:rsidDel="00E36A06">
                <w:delText>0.01</w:delText>
              </w:r>
            </w:del>
          </w:p>
        </w:tc>
      </w:tr>
    </w:tbl>
    <w:p w14:paraId="51617391" w14:textId="05AEB1CF" w:rsidR="0046021E" w:rsidDel="00E36A06" w:rsidRDefault="0046021E">
      <w:pPr>
        <w:spacing w:line="480" w:lineRule="auto"/>
        <w:rPr>
          <w:del w:id="1015" w:author="Lewis Barnett" w:date="2020-06-16T16:09:00Z"/>
        </w:rPr>
        <w:pPrChange w:id="1016" w:author="Lewis Barnett" w:date="2020-06-16T16:12:00Z">
          <w:pPr>
            <w:spacing w:after="160" w:line="480" w:lineRule="auto"/>
          </w:pPr>
        </w:pPrChange>
      </w:pPr>
    </w:p>
    <w:p w14:paraId="0D391DEF" w14:textId="5DE3E6A9" w:rsidR="00344523" w:rsidDel="00E36A06" w:rsidRDefault="0008062F">
      <w:pPr>
        <w:spacing w:line="480" w:lineRule="auto"/>
        <w:rPr>
          <w:del w:id="1017" w:author="Lewis Barnett" w:date="2020-06-16T16:09:00Z"/>
        </w:rPr>
        <w:pPrChange w:id="1018" w:author="Lewis Barnett" w:date="2020-06-16T16:12:00Z">
          <w:pPr>
            <w:spacing w:after="160" w:line="480" w:lineRule="auto"/>
          </w:pPr>
        </w:pPrChange>
      </w:pPr>
      <w:del w:id="1019"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1020"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1021" w:author="Lewis Barnett" w:date="2020-06-16T16:09:00Z"/>
                <w:i/>
                <w:color w:val="000000"/>
              </w:rPr>
              <w:pPrChange w:id="1022" w:author="Lewis Barnett" w:date="2020-06-16T16:12:00Z">
                <w:pPr/>
              </w:pPrChange>
            </w:pPr>
            <w:del w:id="1023"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1024" w:author="Lewis Barnett" w:date="2020-06-16T16:09:00Z"/>
                <w:i/>
                <w:color w:val="000000"/>
              </w:rPr>
              <w:pPrChange w:id="1025" w:author="Lewis Barnett" w:date="2020-06-16T16:12:00Z">
                <w:pPr/>
              </w:pPrChange>
            </w:pPr>
            <w:del w:id="1026"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1027" w:author="Lewis Barnett" w:date="2020-06-16T16:09:00Z"/>
                <w:i/>
                <w:color w:val="000000"/>
              </w:rPr>
              <w:pPrChange w:id="1028" w:author="Lewis Barnett" w:date="2020-06-16T16:12:00Z">
                <w:pPr/>
              </w:pPrChange>
            </w:pPr>
            <w:del w:id="1029"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1030" w:author="Lewis Barnett" w:date="2020-06-16T16:09:00Z"/>
                <w:i/>
                <w:color w:val="000000"/>
              </w:rPr>
              <w:pPrChange w:id="1031" w:author="Lewis Barnett" w:date="2020-06-16T16:12:00Z">
                <w:pPr/>
              </w:pPrChange>
            </w:pPr>
            <w:del w:id="1032"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10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1034" w:author="Lewis Barnett" w:date="2020-06-16T16:09:00Z"/>
                <w:color w:val="000000"/>
              </w:rPr>
              <w:pPrChange w:id="1035" w:author="Lewis Barnett" w:date="2020-06-16T16:12:00Z">
                <w:pPr/>
              </w:pPrChange>
            </w:pPr>
            <w:del w:id="1036"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1037" w:author="Lewis Barnett" w:date="2020-06-16T16:09:00Z"/>
                <w:i/>
                <w:color w:val="000000"/>
              </w:rPr>
              <w:pPrChange w:id="1038" w:author="Lewis Barnett" w:date="2020-06-16T16:12:00Z">
                <w:pPr/>
              </w:pPrChange>
            </w:pPr>
            <w:del w:id="1039"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1040" w:author="Lewis Barnett" w:date="2020-06-16T16:09:00Z"/>
                <w:color w:val="000000"/>
              </w:rPr>
              <w:pPrChange w:id="1041" w:author="Lewis Barnett" w:date="2020-06-16T16:12:00Z">
                <w:pPr>
                  <w:jc w:val="center"/>
                </w:pPr>
              </w:pPrChange>
            </w:pPr>
            <w:del w:id="1042"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1043" w:author="Lewis Barnett" w:date="2020-06-16T16:09:00Z"/>
                <w:color w:val="000000"/>
              </w:rPr>
              <w:pPrChange w:id="1044" w:author="Lewis Barnett" w:date="2020-06-16T16:12:00Z">
                <w:pPr>
                  <w:jc w:val="center"/>
                </w:pPr>
              </w:pPrChange>
            </w:pPr>
            <w:del w:id="1045"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10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1047" w:author="Lewis Barnett" w:date="2020-06-16T16:09:00Z"/>
                <w:color w:val="000000"/>
              </w:rPr>
              <w:pPrChange w:id="1048" w:author="Lewis Barnett" w:date="2020-06-16T16:12:00Z">
                <w:pPr/>
              </w:pPrChange>
            </w:pPr>
            <w:del w:id="1049"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1050" w:author="Lewis Barnett" w:date="2020-06-16T16:09:00Z"/>
                <w:i/>
                <w:color w:val="000000"/>
              </w:rPr>
              <w:pPrChange w:id="1051" w:author="Lewis Barnett" w:date="2020-06-16T16:12:00Z">
                <w:pPr>
                  <w:tabs>
                    <w:tab w:val="left" w:pos="1215"/>
                  </w:tabs>
                </w:pPr>
              </w:pPrChange>
            </w:pPr>
            <w:del w:id="1052"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1053" w:author="Lewis Barnett" w:date="2020-06-16T16:09:00Z"/>
                <w:color w:val="000000"/>
              </w:rPr>
              <w:pPrChange w:id="1054" w:author="Lewis Barnett" w:date="2020-06-16T16:12:00Z">
                <w:pPr>
                  <w:jc w:val="center"/>
                </w:pPr>
              </w:pPrChange>
            </w:pPr>
            <w:del w:id="1055"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1056" w:author="Lewis Barnett" w:date="2020-06-16T16:09:00Z"/>
                <w:color w:val="000000"/>
              </w:rPr>
              <w:pPrChange w:id="1057" w:author="Lewis Barnett" w:date="2020-06-16T16:12:00Z">
                <w:pPr>
                  <w:jc w:val="center"/>
                </w:pPr>
              </w:pPrChange>
            </w:pPr>
            <w:del w:id="1058"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10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1060" w:author="Lewis Barnett" w:date="2020-06-16T16:09:00Z"/>
                <w:color w:val="000000"/>
              </w:rPr>
              <w:pPrChange w:id="1061" w:author="Lewis Barnett" w:date="2020-06-16T16:12:00Z">
                <w:pPr/>
              </w:pPrChange>
            </w:pPr>
            <w:del w:id="1062"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1063" w:author="Lewis Barnett" w:date="2020-06-16T16:09:00Z"/>
                <w:i/>
                <w:color w:val="000000"/>
              </w:rPr>
              <w:pPrChange w:id="1064" w:author="Lewis Barnett" w:date="2020-06-16T16:12:00Z">
                <w:pPr/>
              </w:pPrChange>
            </w:pPr>
            <w:del w:id="1065"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1066" w:author="Lewis Barnett" w:date="2020-06-16T16:09:00Z"/>
                <w:color w:val="000000"/>
              </w:rPr>
              <w:pPrChange w:id="1067" w:author="Lewis Barnett" w:date="2020-06-16T16:12:00Z">
                <w:pPr>
                  <w:jc w:val="center"/>
                </w:pPr>
              </w:pPrChange>
            </w:pPr>
            <w:del w:id="1068"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1069" w:author="Lewis Barnett" w:date="2020-06-16T16:09:00Z"/>
                <w:color w:val="000000"/>
              </w:rPr>
              <w:pPrChange w:id="1070" w:author="Lewis Barnett" w:date="2020-06-16T16:12:00Z">
                <w:pPr>
                  <w:jc w:val="center"/>
                </w:pPr>
              </w:pPrChange>
            </w:pPr>
            <w:del w:id="1071"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107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1073" w:author="Lewis Barnett" w:date="2020-06-16T16:09:00Z"/>
                <w:color w:val="000000"/>
              </w:rPr>
              <w:pPrChange w:id="1074" w:author="Lewis Barnett" w:date="2020-06-16T16:12:00Z">
                <w:pPr/>
              </w:pPrChange>
            </w:pPr>
            <w:del w:id="1075"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1076" w:author="Lewis Barnett" w:date="2020-06-16T16:09:00Z"/>
                <w:i/>
                <w:color w:val="000000"/>
              </w:rPr>
              <w:pPrChange w:id="1077" w:author="Lewis Barnett" w:date="2020-06-16T16:12:00Z">
                <w:pPr/>
              </w:pPrChange>
            </w:pPr>
            <w:del w:id="1078"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1079" w:author="Lewis Barnett" w:date="2020-06-16T16:09:00Z"/>
                <w:color w:val="000000"/>
              </w:rPr>
              <w:pPrChange w:id="1080" w:author="Lewis Barnett" w:date="2020-06-16T16:12:00Z">
                <w:pPr>
                  <w:jc w:val="center"/>
                </w:pPr>
              </w:pPrChange>
            </w:pPr>
            <w:del w:id="1081"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1082" w:author="Lewis Barnett" w:date="2020-06-16T16:09:00Z"/>
                <w:color w:val="000000"/>
              </w:rPr>
              <w:pPrChange w:id="1083" w:author="Lewis Barnett" w:date="2020-06-16T16:12:00Z">
                <w:pPr>
                  <w:jc w:val="center"/>
                </w:pPr>
              </w:pPrChange>
            </w:pPr>
            <w:del w:id="1084"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108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1086" w:author="Lewis Barnett" w:date="2020-06-16T16:09:00Z"/>
                <w:color w:val="000000"/>
              </w:rPr>
              <w:pPrChange w:id="1087" w:author="Lewis Barnett" w:date="2020-06-16T16:12:00Z">
                <w:pPr/>
              </w:pPrChange>
            </w:pPr>
            <w:del w:id="1088"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1089" w:author="Lewis Barnett" w:date="2020-06-16T16:09:00Z"/>
                <w:i/>
                <w:color w:val="000000"/>
              </w:rPr>
              <w:pPrChange w:id="1090" w:author="Lewis Barnett" w:date="2020-06-16T16:12:00Z">
                <w:pPr/>
              </w:pPrChange>
            </w:pPr>
            <w:del w:id="1091"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1092" w:author="Lewis Barnett" w:date="2020-06-16T16:09:00Z"/>
                <w:color w:val="000000"/>
              </w:rPr>
              <w:pPrChange w:id="1093" w:author="Lewis Barnett" w:date="2020-06-16T16:12:00Z">
                <w:pPr>
                  <w:jc w:val="center"/>
                </w:pPr>
              </w:pPrChange>
            </w:pPr>
            <w:del w:id="1094"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1095" w:author="Lewis Barnett" w:date="2020-06-16T16:09:00Z"/>
                <w:color w:val="000000"/>
              </w:rPr>
              <w:pPrChange w:id="1096" w:author="Lewis Barnett" w:date="2020-06-16T16:12:00Z">
                <w:pPr>
                  <w:jc w:val="center"/>
                </w:pPr>
              </w:pPrChange>
            </w:pPr>
            <w:del w:id="1097"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10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1099" w:author="Lewis Barnett" w:date="2020-06-16T16:09:00Z"/>
                <w:color w:val="000000"/>
              </w:rPr>
              <w:pPrChange w:id="1100" w:author="Lewis Barnett" w:date="2020-06-16T16:12:00Z">
                <w:pPr/>
              </w:pPrChange>
            </w:pPr>
            <w:del w:id="1101"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1102" w:author="Lewis Barnett" w:date="2020-06-16T16:09:00Z"/>
                <w:i/>
                <w:color w:val="000000"/>
              </w:rPr>
              <w:pPrChange w:id="1103" w:author="Lewis Barnett" w:date="2020-06-16T16:12:00Z">
                <w:pPr>
                  <w:tabs>
                    <w:tab w:val="left" w:pos="285"/>
                  </w:tabs>
                </w:pPr>
              </w:pPrChange>
            </w:pPr>
            <w:del w:id="1104"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1105" w:author="Lewis Barnett" w:date="2020-06-16T16:09:00Z"/>
                <w:color w:val="000000"/>
              </w:rPr>
              <w:pPrChange w:id="1106" w:author="Lewis Barnett" w:date="2020-06-16T16:12:00Z">
                <w:pPr>
                  <w:jc w:val="center"/>
                </w:pPr>
              </w:pPrChange>
            </w:pPr>
            <w:del w:id="1107"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1108" w:author="Lewis Barnett" w:date="2020-06-16T16:09:00Z"/>
                <w:color w:val="000000"/>
              </w:rPr>
              <w:pPrChange w:id="1109" w:author="Lewis Barnett" w:date="2020-06-16T16:12:00Z">
                <w:pPr>
                  <w:jc w:val="center"/>
                </w:pPr>
              </w:pPrChange>
            </w:pPr>
            <w:del w:id="1110"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111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1112" w:author="Lewis Barnett" w:date="2020-06-16T16:09:00Z"/>
                <w:color w:val="000000"/>
              </w:rPr>
              <w:pPrChange w:id="1113" w:author="Lewis Barnett" w:date="2020-06-16T16:12:00Z">
                <w:pPr/>
              </w:pPrChange>
            </w:pPr>
            <w:del w:id="1114"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1115" w:author="Lewis Barnett" w:date="2020-06-16T16:09:00Z"/>
                <w:i/>
                <w:color w:val="000000"/>
              </w:rPr>
              <w:pPrChange w:id="1116" w:author="Lewis Barnett" w:date="2020-06-16T16:12:00Z">
                <w:pPr/>
              </w:pPrChange>
            </w:pPr>
            <w:del w:id="1117"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1118" w:author="Lewis Barnett" w:date="2020-06-16T16:09:00Z"/>
                <w:color w:val="000000"/>
              </w:rPr>
              <w:pPrChange w:id="1119" w:author="Lewis Barnett" w:date="2020-06-16T16:12:00Z">
                <w:pPr>
                  <w:jc w:val="center"/>
                </w:pPr>
              </w:pPrChange>
            </w:pPr>
            <w:del w:id="1120"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1121" w:author="Lewis Barnett" w:date="2020-06-16T16:09:00Z"/>
                <w:color w:val="000000"/>
              </w:rPr>
              <w:pPrChange w:id="1122" w:author="Lewis Barnett" w:date="2020-06-16T16:12:00Z">
                <w:pPr>
                  <w:jc w:val="center"/>
                </w:pPr>
              </w:pPrChange>
            </w:pPr>
            <w:del w:id="1123"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112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1125" w:author="Lewis Barnett" w:date="2020-06-16T16:09:00Z"/>
                <w:color w:val="000000"/>
              </w:rPr>
              <w:pPrChange w:id="1126" w:author="Lewis Barnett" w:date="2020-06-16T16:12:00Z">
                <w:pPr/>
              </w:pPrChange>
            </w:pPr>
            <w:del w:id="1127"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1128" w:author="Lewis Barnett" w:date="2020-06-16T16:09:00Z"/>
                <w:i/>
                <w:color w:val="000000"/>
              </w:rPr>
              <w:pPrChange w:id="1129" w:author="Lewis Barnett" w:date="2020-06-16T16:12:00Z">
                <w:pPr/>
              </w:pPrChange>
            </w:pPr>
            <w:del w:id="1130"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1131" w:author="Lewis Barnett" w:date="2020-06-16T16:09:00Z"/>
                <w:color w:val="000000"/>
              </w:rPr>
              <w:pPrChange w:id="1132" w:author="Lewis Barnett" w:date="2020-06-16T16:12:00Z">
                <w:pPr>
                  <w:jc w:val="center"/>
                </w:pPr>
              </w:pPrChange>
            </w:pPr>
            <w:del w:id="1133"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1134" w:author="Lewis Barnett" w:date="2020-06-16T16:09:00Z"/>
                <w:color w:val="000000"/>
              </w:rPr>
              <w:pPrChange w:id="1135" w:author="Lewis Barnett" w:date="2020-06-16T16:12:00Z">
                <w:pPr>
                  <w:jc w:val="center"/>
                </w:pPr>
              </w:pPrChange>
            </w:pPr>
            <w:del w:id="1136"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113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1138" w:author="Lewis Barnett" w:date="2020-06-16T16:09:00Z"/>
                <w:color w:val="000000"/>
              </w:rPr>
              <w:pPrChange w:id="1139" w:author="Lewis Barnett" w:date="2020-06-16T16:12:00Z">
                <w:pPr/>
              </w:pPrChange>
            </w:pPr>
            <w:del w:id="1140"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1141" w:author="Lewis Barnett" w:date="2020-06-16T16:09:00Z"/>
                <w:i/>
                <w:color w:val="000000"/>
              </w:rPr>
              <w:pPrChange w:id="1142" w:author="Lewis Barnett" w:date="2020-06-16T16:12:00Z">
                <w:pPr/>
              </w:pPrChange>
            </w:pPr>
            <w:del w:id="1143"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1144" w:author="Lewis Barnett" w:date="2020-06-16T16:09:00Z"/>
                <w:color w:val="000000"/>
              </w:rPr>
              <w:pPrChange w:id="1145" w:author="Lewis Barnett" w:date="2020-06-16T16:12:00Z">
                <w:pPr>
                  <w:jc w:val="center"/>
                </w:pPr>
              </w:pPrChange>
            </w:pPr>
            <w:del w:id="1146"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1147" w:author="Lewis Barnett" w:date="2020-06-16T16:09:00Z"/>
                <w:color w:val="000000"/>
              </w:rPr>
              <w:pPrChange w:id="1148" w:author="Lewis Barnett" w:date="2020-06-16T16:12:00Z">
                <w:pPr>
                  <w:jc w:val="center"/>
                </w:pPr>
              </w:pPrChange>
            </w:pPr>
            <w:del w:id="1149"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115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1151" w:author="Lewis Barnett" w:date="2020-06-16T16:09:00Z"/>
                <w:color w:val="000000"/>
              </w:rPr>
              <w:pPrChange w:id="1152" w:author="Lewis Barnett" w:date="2020-06-16T16:12:00Z">
                <w:pPr/>
              </w:pPrChange>
            </w:pPr>
            <w:del w:id="1153"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1154" w:author="Lewis Barnett" w:date="2020-06-16T16:09:00Z"/>
                <w:i/>
                <w:color w:val="000000"/>
              </w:rPr>
              <w:pPrChange w:id="1155" w:author="Lewis Barnett" w:date="2020-06-16T16:12:00Z">
                <w:pPr/>
              </w:pPrChange>
            </w:pPr>
            <w:del w:id="1156"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1157" w:author="Lewis Barnett" w:date="2020-06-16T16:09:00Z"/>
                <w:color w:val="000000"/>
              </w:rPr>
              <w:pPrChange w:id="1158" w:author="Lewis Barnett" w:date="2020-06-16T16:12:00Z">
                <w:pPr>
                  <w:jc w:val="center"/>
                </w:pPr>
              </w:pPrChange>
            </w:pPr>
            <w:del w:id="1159"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1160" w:author="Lewis Barnett" w:date="2020-06-16T16:09:00Z"/>
                <w:color w:val="000000"/>
              </w:rPr>
              <w:pPrChange w:id="1161" w:author="Lewis Barnett" w:date="2020-06-16T16:12:00Z">
                <w:pPr>
                  <w:jc w:val="center"/>
                </w:pPr>
              </w:pPrChange>
            </w:pPr>
            <w:del w:id="1162"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11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1164" w:author="Lewis Barnett" w:date="2020-06-16T16:09:00Z"/>
                <w:color w:val="000000"/>
              </w:rPr>
              <w:pPrChange w:id="1165" w:author="Lewis Barnett" w:date="2020-06-16T16:12:00Z">
                <w:pPr/>
              </w:pPrChange>
            </w:pPr>
            <w:del w:id="1166"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1167" w:author="Lewis Barnett" w:date="2020-06-16T16:09:00Z"/>
                <w:i/>
                <w:color w:val="000000"/>
              </w:rPr>
              <w:pPrChange w:id="1168" w:author="Lewis Barnett" w:date="2020-06-16T16:12:00Z">
                <w:pPr/>
              </w:pPrChange>
            </w:pPr>
            <w:del w:id="1169"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1170" w:author="Lewis Barnett" w:date="2020-06-16T16:09:00Z"/>
                <w:color w:val="000000"/>
              </w:rPr>
              <w:pPrChange w:id="1171" w:author="Lewis Barnett" w:date="2020-06-16T16:12:00Z">
                <w:pPr>
                  <w:jc w:val="center"/>
                </w:pPr>
              </w:pPrChange>
            </w:pPr>
            <w:del w:id="1172"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1173" w:author="Lewis Barnett" w:date="2020-06-16T16:09:00Z"/>
                <w:color w:val="000000"/>
              </w:rPr>
              <w:pPrChange w:id="1174" w:author="Lewis Barnett" w:date="2020-06-16T16:12:00Z">
                <w:pPr>
                  <w:jc w:val="center"/>
                </w:pPr>
              </w:pPrChange>
            </w:pPr>
            <w:del w:id="1175"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117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1177" w:author="Lewis Barnett" w:date="2020-06-16T16:09:00Z"/>
                <w:color w:val="000000"/>
              </w:rPr>
              <w:pPrChange w:id="1178" w:author="Lewis Barnett" w:date="2020-06-16T16:12:00Z">
                <w:pPr/>
              </w:pPrChange>
            </w:pPr>
            <w:del w:id="1179"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1180" w:author="Lewis Barnett" w:date="2020-06-16T16:09:00Z"/>
                <w:i/>
                <w:color w:val="000000"/>
              </w:rPr>
              <w:pPrChange w:id="1181" w:author="Lewis Barnett" w:date="2020-06-16T16:12:00Z">
                <w:pPr/>
              </w:pPrChange>
            </w:pPr>
            <w:del w:id="1182"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1183" w:author="Lewis Barnett" w:date="2020-06-16T16:09:00Z"/>
                <w:color w:val="000000"/>
              </w:rPr>
              <w:pPrChange w:id="1184" w:author="Lewis Barnett" w:date="2020-06-16T16:12:00Z">
                <w:pPr>
                  <w:jc w:val="center"/>
                </w:pPr>
              </w:pPrChange>
            </w:pPr>
            <w:del w:id="1185"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1186" w:author="Lewis Barnett" w:date="2020-06-16T16:09:00Z"/>
                <w:color w:val="000000"/>
              </w:rPr>
              <w:pPrChange w:id="1187" w:author="Lewis Barnett" w:date="2020-06-16T16:12:00Z">
                <w:pPr>
                  <w:jc w:val="center"/>
                </w:pPr>
              </w:pPrChange>
            </w:pPr>
            <w:del w:id="1188"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118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1190" w:author="Lewis Barnett" w:date="2020-06-16T16:09:00Z"/>
                <w:color w:val="000000"/>
              </w:rPr>
              <w:pPrChange w:id="1191" w:author="Lewis Barnett" w:date="2020-06-16T16:12:00Z">
                <w:pPr/>
              </w:pPrChange>
            </w:pPr>
            <w:del w:id="1192"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1193" w:author="Lewis Barnett" w:date="2020-06-16T16:09:00Z"/>
                <w:i/>
                <w:color w:val="000000"/>
              </w:rPr>
              <w:pPrChange w:id="1194" w:author="Lewis Barnett" w:date="2020-06-16T16:12:00Z">
                <w:pPr/>
              </w:pPrChange>
            </w:pPr>
            <w:del w:id="1195"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1196" w:author="Lewis Barnett" w:date="2020-06-16T16:09:00Z"/>
                <w:color w:val="000000"/>
              </w:rPr>
              <w:pPrChange w:id="1197" w:author="Lewis Barnett" w:date="2020-06-16T16:12:00Z">
                <w:pPr>
                  <w:jc w:val="center"/>
                </w:pPr>
              </w:pPrChange>
            </w:pPr>
            <w:del w:id="1198"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1199" w:author="Lewis Barnett" w:date="2020-06-16T16:09:00Z"/>
                <w:color w:val="000000"/>
              </w:rPr>
              <w:pPrChange w:id="1200" w:author="Lewis Barnett" w:date="2020-06-16T16:12:00Z">
                <w:pPr>
                  <w:jc w:val="center"/>
                </w:pPr>
              </w:pPrChange>
            </w:pPr>
            <w:del w:id="1201"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120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1203" w:author="Lewis Barnett" w:date="2020-06-16T16:09:00Z"/>
                <w:color w:val="000000"/>
              </w:rPr>
              <w:pPrChange w:id="1204" w:author="Lewis Barnett" w:date="2020-06-16T16:12:00Z">
                <w:pPr/>
              </w:pPrChange>
            </w:pPr>
            <w:del w:id="1205"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1206" w:author="Lewis Barnett" w:date="2020-06-16T16:09:00Z"/>
                <w:i/>
                <w:color w:val="000000"/>
              </w:rPr>
              <w:pPrChange w:id="1207" w:author="Lewis Barnett" w:date="2020-06-16T16:12:00Z">
                <w:pPr/>
              </w:pPrChange>
            </w:pPr>
            <w:del w:id="1208"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1209" w:author="Lewis Barnett" w:date="2020-06-16T16:09:00Z"/>
                <w:color w:val="000000"/>
              </w:rPr>
              <w:pPrChange w:id="1210" w:author="Lewis Barnett" w:date="2020-06-16T16:12:00Z">
                <w:pPr>
                  <w:jc w:val="center"/>
                </w:pPr>
              </w:pPrChange>
            </w:pPr>
            <w:del w:id="1211"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1212" w:author="Lewis Barnett" w:date="2020-06-16T16:09:00Z"/>
                <w:color w:val="000000"/>
              </w:rPr>
              <w:pPrChange w:id="1213" w:author="Lewis Barnett" w:date="2020-06-16T16:12:00Z">
                <w:pPr>
                  <w:jc w:val="center"/>
                </w:pPr>
              </w:pPrChange>
            </w:pPr>
            <w:del w:id="1214"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121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1216" w:author="Lewis Barnett" w:date="2020-06-16T16:09:00Z"/>
                <w:color w:val="000000"/>
              </w:rPr>
              <w:pPrChange w:id="1217" w:author="Lewis Barnett" w:date="2020-06-16T16:12:00Z">
                <w:pPr/>
              </w:pPrChange>
            </w:pPr>
            <w:del w:id="1218"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1219" w:author="Lewis Barnett" w:date="2020-06-16T16:09:00Z"/>
                <w:i/>
                <w:color w:val="000000"/>
              </w:rPr>
              <w:pPrChange w:id="1220" w:author="Lewis Barnett" w:date="2020-06-16T16:12:00Z">
                <w:pPr/>
              </w:pPrChange>
            </w:pPr>
            <w:del w:id="1221"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1222" w:author="Lewis Barnett" w:date="2020-06-16T16:09:00Z"/>
                <w:color w:val="000000"/>
              </w:rPr>
              <w:pPrChange w:id="1223" w:author="Lewis Barnett" w:date="2020-06-16T16:12:00Z">
                <w:pPr>
                  <w:jc w:val="center"/>
                </w:pPr>
              </w:pPrChange>
            </w:pPr>
            <w:del w:id="1224"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1225" w:author="Lewis Barnett" w:date="2020-06-16T16:09:00Z"/>
                <w:color w:val="000000"/>
              </w:rPr>
              <w:pPrChange w:id="1226" w:author="Lewis Barnett" w:date="2020-06-16T16:12:00Z">
                <w:pPr>
                  <w:jc w:val="center"/>
                </w:pPr>
              </w:pPrChange>
            </w:pPr>
            <w:del w:id="1227"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12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1229" w:author="Lewis Barnett" w:date="2020-06-16T16:09:00Z"/>
                <w:color w:val="000000"/>
              </w:rPr>
              <w:pPrChange w:id="1230" w:author="Lewis Barnett" w:date="2020-06-16T16:12:00Z">
                <w:pPr/>
              </w:pPrChange>
            </w:pPr>
            <w:del w:id="1231"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1232" w:author="Lewis Barnett" w:date="2020-06-16T16:09:00Z"/>
                <w:i/>
                <w:color w:val="000000"/>
              </w:rPr>
              <w:pPrChange w:id="1233" w:author="Lewis Barnett" w:date="2020-06-16T16:12:00Z">
                <w:pPr/>
              </w:pPrChange>
            </w:pPr>
            <w:del w:id="1234"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1235" w:author="Lewis Barnett" w:date="2020-06-16T16:09:00Z"/>
                <w:color w:val="000000"/>
              </w:rPr>
              <w:pPrChange w:id="1236" w:author="Lewis Barnett" w:date="2020-06-16T16:12:00Z">
                <w:pPr>
                  <w:jc w:val="center"/>
                </w:pPr>
              </w:pPrChange>
            </w:pPr>
            <w:del w:id="1237"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1238" w:author="Lewis Barnett" w:date="2020-06-16T16:09:00Z"/>
                <w:color w:val="000000"/>
              </w:rPr>
              <w:pPrChange w:id="1239" w:author="Lewis Barnett" w:date="2020-06-16T16:12:00Z">
                <w:pPr>
                  <w:jc w:val="center"/>
                </w:pPr>
              </w:pPrChange>
            </w:pPr>
            <w:del w:id="1240"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12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1242" w:author="Lewis Barnett" w:date="2020-06-16T16:09:00Z"/>
                <w:color w:val="000000"/>
              </w:rPr>
              <w:pPrChange w:id="1243" w:author="Lewis Barnett" w:date="2020-06-16T16:12:00Z">
                <w:pPr/>
              </w:pPrChange>
            </w:pPr>
            <w:del w:id="1244"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1245" w:author="Lewis Barnett" w:date="2020-06-16T16:09:00Z"/>
                <w:i/>
                <w:color w:val="000000"/>
              </w:rPr>
              <w:pPrChange w:id="1246" w:author="Lewis Barnett" w:date="2020-06-16T16:12:00Z">
                <w:pPr/>
              </w:pPrChange>
            </w:pPr>
            <w:del w:id="1247"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1248" w:author="Lewis Barnett" w:date="2020-06-16T16:09:00Z"/>
                <w:color w:val="000000"/>
              </w:rPr>
              <w:pPrChange w:id="1249" w:author="Lewis Barnett" w:date="2020-06-16T16:12:00Z">
                <w:pPr>
                  <w:jc w:val="center"/>
                </w:pPr>
              </w:pPrChange>
            </w:pPr>
            <w:del w:id="1250"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1251" w:author="Lewis Barnett" w:date="2020-06-16T16:09:00Z"/>
                <w:color w:val="000000"/>
              </w:rPr>
              <w:pPrChange w:id="1252" w:author="Lewis Barnett" w:date="2020-06-16T16:12:00Z">
                <w:pPr>
                  <w:jc w:val="center"/>
                </w:pPr>
              </w:pPrChange>
            </w:pPr>
            <w:del w:id="1253"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125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1255" w:author="Lewis Barnett" w:date="2020-06-16T16:09:00Z"/>
                <w:color w:val="000000"/>
              </w:rPr>
              <w:pPrChange w:id="1256" w:author="Lewis Barnett" w:date="2020-06-16T16:12:00Z">
                <w:pPr/>
              </w:pPrChange>
            </w:pPr>
            <w:del w:id="1257"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1258" w:author="Lewis Barnett" w:date="2020-06-16T16:09:00Z"/>
                <w:i/>
                <w:color w:val="000000"/>
              </w:rPr>
              <w:pPrChange w:id="1259" w:author="Lewis Barnett" w:date="2020-06-16T16:12:00Z">
                <w:pPr/>
              </w:pPrChange>
            </w:pPr>
            <w:del w:id="1260"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1261" w:author="Lewis Barnett" w:date="2020-06-16T16:09:00Z"/>
                <w:color w:val="000000"/>
              </w:rPr>
              <w:pPrChange w:id="1262" w:author="Lewis Barnett" w:date="2020-06-16T16:12:00Z">
                <w:pPr>
                  <w:jc w:val="center"/>
                </w:pPr>
              </w:pPrChange>
            </w:pPr>
            <w:del w:id="1263"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1264" w:author="Lewis Barnett" w:date="2020-06-16T16:09:00Z"/>
                <w:color w:val="000000"/>
              </w:rPr>
              <w:pPrChange w:id="1265" w:author="Lewis Barnett" w:date="2020-06-16T16:12:00Z">
                <w:pPr>
                  <w:jc w:val="center"/>
                </w:pPr>
              </w:pPrChange>
            </w:pPr>
            <w:del w:id="1266"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126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1268" w:author="Lewis Barnett" w:date="2020-06-16T16:09:00Z"/>
                <w:color w:val="000000"/>
              </w:rPr>
              <w:pPrChange w:id="1269" w:author="Lewis Barnett" w:date="2020-06-16T16:12:00Z">
                <w:pPr/>
              </w:pPrChange>
            </w:pPr>
            <w:del w:id="1270"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1271" w:author="Lewis Barnett" w:date="2020-06-16T16:09:00Z"/>
                <w:i/>
                <w:color w:val="000000"/>
              </w:rPr>
              <w:pPrChange w:id="1272" w:author="Lewis Barnett" w:date="2020-06-16T16:12:00Z">
                <w:pPr/>
              </w:pPrChange>
            </w:pPr>
            <w:del w:id="1273"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1274" w:author="Lewis Barnett" w:date="2020-06-16T16:09:00Z"/>
                <w:color w:val="000000"/>
              </w:rPr>
              <w:pPrChange w:id="1275" w:author="Lewis Barnett" w:date="2020-06-16T16:12:00Z">
                <w:pPr>
                  <w:jc w:val="center"/>
                </w:pPr>
              </w:pPrChange>
            </w:pPr>
            <w:del w:id="1276"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1277" w:author="Lewis Barnett" w:date="2020-06-16T16:09:00Z"/>
                <w:color w:val="000000"/>
              </w:rPr>
              <w:pPrChange w:id="1278" w:author="Lewis Barnett" w:date="2020-06-16T16:12:00Z">
                <w:pPr>
                  <w:jc w:val="center"/>
                </w:pPr>
              </w:pPrChange>
            </w:pPr>
            <w:del w:id="1279"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1280" w:author="Lewis Barnett" w:date="2020-06-16T16:09:00Z"/>
        </w:rPr>
        <w:pPrChange w:id="1281" w:author="Lewis Barnett" w:date="2020-06-16T16:12:00Z">
          <w:pPr>
            <w:spacing w:after="160" w:line="480" w:lineRule="auto"/>
          </w:pPr>
        </w:pPrChange>
      </w:pPr>
      <w:del w:id="1282"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1283"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1284" w:author="Lewis Barnett" w:date="2020-06-16T16:09:00Z"/>
                <w:i/>
                <w:color w:val="000000"/>
              </w:rPr>
              <w:pPrChange w:id="1285" w:author="Lewis Barnett" w:date="2020-06-16T16:12:00Z">
                <w:pPr/>
              </w:pPrChange>
            </w:pPr>
            <w:del w:id="1286"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1287" w:author="Lewis Barnett" w:date="2020-06-16T16:09:00Z"/>
                <w:i/>
                <w:color w:val="000000"/>
              </w:rPr>
              <w:pPrChange w:id="1288" w:author="Lewis Barnett" w:date="2020-06-16T16:12:00Z">
                <w:pPr>
                  <w:jc w:val="center"/>
                </w:pPr>
              </w:pPrChange>
            </w:pPr>
            <w:del w:id="1289"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1290" w:author="Lewis Barnett" w:date="2020-06-16T16:09:00Z"/>
                <w:i/>
                <w:color w:val="000000"/>
              </w:rPr>
              <w:pPrChange w:id="1291" w:author="Lewis Barnett" w:date="2020-06-16T16:12:00Z">
                <w:pPr>
                  <w:jc w:val="center"/>
                </w:pPr>
              </w:pPrChange>
            </w:pPr>
            <w:del w:id="1292"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12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1294" w:author="Lewis Barnett" w:date="2020-06-16T16:09:00Z"/>
                <w:color w:val="000000"/>
              </w:rPr>
              <w:pPrChange w:id="1295" w:author="Lewis Barnett" w:date="2020-06-16T16:12:00Z">
                <w:pPr/>
              </w:pPrChange>
            </w:pPr>
            <w:del w:id="1296"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1297" w:author="Lewis Barnett" w:date="2020-06-16T16:09:00Z"/>
                <w:color w:val="000000"/>
              </w:rPr>
              <w:pPrChange w:id="1298" w:author="Lewis Barnett" w:date="2020-06-16T16:12:00Z">
                <w:pPr>
                  <w:jc w:val="center"/>
                </w:pPr>
              </w:pPrChange>
            </w:pPr>
            <w:del w:id="1299"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1300" w:author="Lewis Barnett" w:date="2020-06-16T16:09:00Z"/>
                <w:b/>
                <w:color w:val="000000"/>
              </w:rPr>
              <w:pPrChange w:id="1301" w:author="Lewis Barnett" w:date="2020-06-16T16:12:00Z">
                <w:pPr>
                  <w:jc w:val="center"/>
                </w:pPr>
              </w:pPrChange>
            </w:pPr>
            <w:del w:id="1302"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13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1304" w:author="Lewis Barnett" w:date="2020-06-16T16:09:00Z"/>
                <w:color w:val="000000"/>
              </w:rPr>
              <w:pPrChange w:id="1305" w:author="Lewis Barnett" w:date="2020-06-16T16:12:00Z">
                <w:pPr/>
              </w:pPrChange>
            </w:pPr>
            <w:del w:id="1306"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1307" w:author="Lewis Barnett" w:date="2020-06-16T16:09:00Z"/>
                <w:b/>
                <w:color w:val="000000"/>
              </w:rPr>
              <w:pPrChange w:id="1308" w:author="Lewis Barnett" w:date="2020-06-16T16:12:00Z">
                <w:pPr>
                  <w:jc w:val="center"/>
                </w:pPr>
              </w:pPrChange>
            </w:pPr>
            <w:del w:id="1309"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1310" w:author="Lewis Barnett" w:date="2020-06-16T16:09:00Z"/>
                <w:color w:val="000000"/>
              </w:rPr>
              <w:pPrChange w:id="1311" w:author="Lewis Barnett" w:date="2020-06-16T16:12:00Z">
                <w:pPr>
                  <w:jc w:val="center"/>
                </w:pPr>
              </w:pPrChange>
            </w:pPr>
            <w:del w:id="1312"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131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1314" w:author="Lewis Barnett" w:date="2020-06-16T16:09:00Z"/>
                <w:color w:val="000000"/>
              </w:rPr>
              <w:pPrChange w:id="1315" w:author="Lewis Barnett" w:date="2020-06-16T16:12:00Z">
                <w:pPr/>
              </w:pPrChange>
            </w:pPr>
            <w:del w:id="1316"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1317" w:author="Lewis Barnett" w:date="2020-06-16T16:09:00Z"/>
                <w:color w:val="000000"/>
              </w:rPr>
              <w:pPrChange w:id="1318" w:author="Lewis Barnett" w:date="2020-06-16T16:12:00Z">
                <w:pPr>
                  <w:jc w:val="center"/>
                </w:pPr>
              </w:pPrChange>
            </w:pPr>
            <w:del w:id="1319"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320" w:author="Lewis Barnett" w:date="2020-06-16T16:09:00Z"/>
                <w:b/>
                <w:color w:val="000000"/>
              </w:rPr>
              <w:pPrChange w:id="1321" w:author="Lewis Barnett" w:date="2020-06-16T16:12:00Z">
                <w:pPr>
                  <w:jc w:val="center"/>
                </w:pPr>
              </w:pPrChange>
            </w:pPr>
            <w:del w:id="1322"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3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324" w:author="Lewis Barnett" w:date="2020-06-16T16:09:00Z"/>
                <w:color w:val="000000"/>
              </w:rPr>
              <w:pPrChange w:id="1325" w:author="Lewis Barnett" w:date="2020-06-16T16:12:00Z">
                <w:pPr/>
              </w:pPrChange>
            </w:pPr>
            <w:del w:id="1326"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327" w:author="Lewis Barnett" w:date="2020-06-16T16:09:00Z"/>
                <w:color w:val="000000"/>
              </w:rPr>
              <w:pPrChange w:id="1328" w:author="Lewis Barnett" w:date="2020-06-16T16:12:00Z">
                <w:pPr>
                  <w:jc w:val="center"/>
                </w:pPr>
              </w:pPrChange>
            </w:pPr>
            <w:del w:id="1329"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330" w:author="Lewis Barnett" w:date="2020-06-16T16:09:00Z"/>
                <w:b/>
                <w:color w:val="000000"/>
              </w:rPr>
              <w:pPrChange w:id="1331" w:author="Lewis Barnett" w:date="2020-06-16T16:12:00Z">
                <w:pPr>
                  <w:jc w:val="center"/>
                </w:pPr>
              </w:pPrChange>
            </w:pPr>
            <w:del w:id="1332"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3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334" w:author="Lewis Barnett" w:date="2020-06-16T16:09:00Z"/>
                <w:color w:val="000000"/>
              </w:rPr>
              <w:pPrChange w:id="1335" w:author="Lewis Barnett" w:date="2020-06-16T16:12:00Z">
                <w:pPr/>
              </w:pPrChange>
            </w:pPr>
            <w:del w:id="1336"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337" w:author="Lewis Barnett" w:date="2020-06-16T16:09:00Z"/>
                <w:color w:val="000000"/>
              </w:rPr>
              <w:pPrChange w:id="1338" w:author="Lewis Barnett" w:date="2020-06-16T16:12:00Z">
                <w:pPr>
                  <w:jc w:val="center"/>
                </w:pPr>
              </w:pPrChange>
            </w:pPr>
            <w:del w:id="1339"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340" w:author="Lewis Barnett" w:date="2020-06-16T16:09:00Z"/>
                <w:b/>
                <w:color w:val="000000"/>
              </w:rPr>
              <w:pPrChange w:id="1341" w:author="Lewis Barnett" w:date="2020-06-16T16:12:00Z">
                <w:pPr>
                  <w:jc w:val="center"/>
                </w:pPr>
              </w:pPrChange>
            </w:pPr>
            <w:del w:id="1342"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34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344" w:author="Lewis Barnett" w:date="2020-06-16T16:09:00Z"/>
                <w:color w:val="000000"/>
              </w:rPr>
              <w:pPrChange w:id="1345" w:author="Lewis Barnett" w:date="2020-06-16T16:12:00Z">
                <w:pPr/>
              </w:pPrChange>
            </w:pPr>
            <w:del w:id="1346"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347" w:author="Lewis Barnett" w:date="2020-06-16T16:09:00Z"/>
                <w:color w:val="000000"/>
              </w:rPr>
              <w:pPrChange w:id="1348" w:author="Lewis Barnett" w:date="2020-06-16T16:12:00Z">
                <w:pPr>
                  <w:jc w:val="center"/>
                </w:pPr>
              </w:pPrChange>
            </w:pPr>
            <w:del w:id="1349"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350" w:author="Lewis Barnett" w:date="2020-06-16T16:09:00Z"/>
                <w:b/>
                <w:color w:val="000000"/>
              </w:rPr>
              <w:pPrChange w:id="1351" w:author="Lewis Barnett" w:date="2020-06-16T16:12:00Z">
                <w:pPr>
                  <w:jc w:val="center"/>
                </w:pPr>
              </w:pPrChange>
            </w:pPr>
            <w:del w:id="1352"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3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354" w:author="Lewis Barnett" w:date="2020-06-16T16:09:00Z"/>
                <w:color w:val="000000"/>
              </w:rPr>
              <w:pPrChange w:id="1355" w:author="Lewis Barnett" w:date="2020-06-16T16:12:00Z">
                <w:pPr/>
              </w:pPrChange>
            </w:pPr>
            <w:del w:id="1356"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357" w:author="Lewis Barnett" w:date="2020-06-16T16:09:00Z"/>
                <w:color w:val="000000"/>
              </w:rPr>
              <w:pPrChange w:id="1358" w:author="Lewis Barnett" w:date="2020-06-16T16:12:00Z">
                <w:pPr>
                  <w:jc w:val="center"/>
                </w:pPr>
              </w:pPrChange>
            </w:pPr>
            <w:del w:id="1359"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360" w:author="Lewis Barnett" w:date="2020-06-16T16:09:00Z"/>
                <w:b/>
                <w:color w:val="000000"/>
              </w:rPr>
              <w:pPrChange w:id="1361" w:author="Lewis Barnett" w:date="2020-06-16T16:12:00Z">
                <w:pPr>
                  <w:jc w:val="center"/>
                </w:pPr>
              </w:pPrChange>
            </w:pPr>
            <w:del w:id="1362"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3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364" w:author="Lewis Barnett" w:date="2020-06-16T16:09:00Z"/>
                <w:color w:val="000000"/>
              </w:rPr>
              <w:pPrChange w:id="1365" w:author="Lewis Barnett" w:date="2020-06-16T16:12:00Z">
                <w:pPr/>
              </w:pPrChange>
            </w:pPr>
            <w:del w:id="1366"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367" w:author="Lewis Barnett" w:date="2020-06-16T16:09:00Z"/>
                <w:color w:val="000000"/>
              </w:rPr>
              <w:pPrChange w:id="1368" w:author="Lewis Barnett" w:date="2020-06-16T16:12:00Z">
                <w:pPr>
                  <w:jc w:val="center"/>
                </w:pPr>
              </w:pPrChange>
            </w:pPr>
            <w:del w:id="1369"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370" w:author="Lewis Barnett" w:date="2020-06-16T16:09:00Z"/>
                <w:b/>
                <w:color w:val="000000"/>
              </w:rPr>
              <w:pPrChange w:id="1371" w:author="Lewis Barnett" w:date="2020-06-16T16:12:00Z">
                <w:pPr>
                  <w:jc w:val="center"/>
                </w:pPr>
              </w:pPrChange>
            </w:pPr>
            <w:del w:id="1372"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37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374" w:author="Lewis Barnett" w:date="2020-06-16T16:09:00Z"/>
                <w:color w:val="000000"/>
              </w:rPr>
              <w:pPrChange w:id="1375" w:author="Lewis Barnett" w:date="2020-06-16T16:12:00Z">
                <w:pPr/>
              </w:pPrChange>
            </w:pPr>
            <w:del w:id="1376"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377" w:author="Lewis Barnett" w:date="2020-06-16T16:09:00Z"/>
                <w:color w:val="000000"/>
              </w:rPr>
              <w:pPrChange w:id="1378" w:author="Lewis Barnett" w:date="2020-06-16T16:12:00Z">
                <w:pPr>
                  <w:jc w:val="center"/>
                </w:pPr>
              </w:pPrChange>
            </w:pPr>
            <w:del w:id="1379"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380" w:author="Lewis Barnett" w:date="2020-06-16T16:09:00Z"/>
                <w:b/>
                <w:color w:val="000000"/>
              </w:rPr>
              <w:pPrChange w:id="1381" w:author="Lewis Barnett" w:date="2020-06-16T16:12:00Z">
                <w:pPr>
                  <w:jc w:val="center"/>
                </w:pPr>
              </w:pPrChange>
            </w:pPr>
            <w:del w:id="1382"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38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384" w:author="Lewis Barnett" w:date="2020-06-16T16:09:00Z"/>
                <w:color w:val="000000"/>
              </w:rPr>
              <w:pPrChange w:id="1385" w:author="Lewis Barnett" w:date="2020-06-16T16:12:00Z">
                <w:pPr/>
              </w:pPrChange>
            </w:pPr>
            <w:del w:id="1386"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387" w:author="Lewis Barnett" w:date="2020-06-16T16:09:00Z"/>
                <w:b/>
                <w:color w:val="000000"/>
              </w:rPr>
              <w:pPrChange w:id="1388" w:author="Lewis Barnett" w:date="2020-06-16T16:12:00Z">
                <w:pPr>
                  <w:jc w:val="center"/>
                </w:pPr>
              </w:pPrChange>
            </w:pPr>
            <w:del w:id="1389"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390" w:author="Lewis Barnett" w:date="2020-06-16T16:09:00Z"/>
                <w:color w:val="000000"/>
              </w:rPr>
              <w:pPrChange w:id="1391" w:author="Lewis Barnett" w:date="2020-06-16T16:12:00Z">
                <w:pPr>
                  <w:jc w:val="center"/>
                </w:pPr>
              </w:pPrChange>
            </w:pPr>
            <w:del w:id="1392"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3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394" w:author="Lewis Barnett" w:date="2020-06-16T16:09:00Z"/>
                <w:color w:val="000000"/>
              </w:rPr>
              <w:pPrChange w:id="1395" w:author="Lewis Barnett" w:date="2020-06-16T16:12:00Z">
                <w:pPr/>
              </w:pPrChange>
            </w:pPr>
            <w:del w:id="1396"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397" w:author="Lewis Barnett" w:date="2020-06-16T16:09:00Z"/>
                <w:color w:val="000000"/>
              </w:rPr>
              <w:pPrChange w:id="1398" w:author="Lewis Barnett" w:date="2020-06-16T16:12:00Z">
                <w:pPr>
                  <w:jc w:val="center"/>
                </w:pPr>
              </w:pPrChange>
            </w:pPr>
            <w:del w:id="1399"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400" w:author="Lewis Barnett" w:date="2020-06-16T16:09:00Z"/>
                <w:b/>
                <w:color w:val="000000"/>
              </w:rPr>
              <w:pPrChange w:id="1401" w:author="Lewis Barnett" w:date="2020-06-16T16:12:00Z">
                <w:pPr>
                  <w:jc w:val="center"/>
                </w:pPr>
              </w:pPrChange>
            </w:pPr>
            <w:del w:id="1402"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4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404" w:author="Lewis Barnett" w:date="2020-06-16T16:09:00Z"/>
                <w:color w:val="000000"/>
              </w:rPr>
              <w:pPrChange w:id="1405" w:author="Lewis Barnett" w:date="2020-06-16T16:12:00Z">
                <w:pPr/>
              </w:pPrChange>
            </w:pPr>
            <w:del w:id="1406"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407" w:author="Lewis Barnett" w:date="2020-06-16T16:09:00Z"/>
                <w:color w:val="000000"/>
              </w:rPr>
              <w:pPrChange w:id="1408" w:author="Lewis Barnett" w:date="2020-06-16T16:12:00Z">
                <w:pPr>
                  <w:jc w:val="center"/>
                </w:pPr>
              </w:pPrChange>
            </w:pPr>
            <w:del w:id="1409"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410" w:author="Lewis Barnett" w:date="2020-06-16T16:09:00Z"/>
                <w:b/>
                <w:color w:val="000000"/>
              </w:rPr>
              <w:pPrChange w:id="1411" w:author="Lewis Barnett" w:date="2020-06-16T16:12:00Z">
                <w:pPr>
                  <w:jc w:val="center"/>
                </w:pPr>
              </w:pPrChange>
            </w:pPr>
            <w:del w:id="1412"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41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414" w:author="Lewis Barnett" w:date="2020-06-16T16:09:00Z"/>
                <w:color w:val="000000"/>
              </w:rPr>
              <w:pPrChange w:id="1415" w:author="Lewis Barnett" w:date="2020-06-16T16:12:00Z">
                <w:pPr/>
              </w:pPrChange>
            </w:pPr>
            <w:del w:id="1416"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417" w:author="Lewis Barnett" w:date="2020-06-16T16:09:00Z"/>
                <w:color w:val="000000"/>
              </w:rPr>
              <w:pPrChange w:id="1418" w:author="Lewis Barnett" w:date="2020-06-16T16:12:00Z">
                <w:pPr>
                  <w:jc w:val="center"/>
                </w:pPr>
              </w:pPrChange>
            </w:pPr>
            <w:del w:id="1419"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420" w:author="Lewis Barnett" w:date="2020-06-16T16:09:00Z"/>
                <w:b/>
                <w:color w:val="000000"/>
              </w:rPr>
              <w:pPrChange w:id="1421" w:author="Lewis Barnett" w:date="2020-06-16T16:12:00Z">
                <w:pPr>
                  <w:jc w:val="center"/>
                </w:pPr>
              </w:pPrChange>
            </w:pPr>
            <w:del w:id="1422"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4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424" w:author="Lewis Barnett" w:date="2020-06-16T16:09:00Z"/>
                <w:color w:val="000000"/>
              </w:rPr>
              <w:pPrChange w:id="1425" w:author="Lewis Barnett" w:date="2020-06-16T16:12:00Z">
                <w:pPr/>
              </w:pPrChange>
            </w:pPr>
            <w:del w:id="1426"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427" w:author="Lewis Barnett" w:date="2020-06-16T16:09:00Z"/>
                <w:color w:val="000000"/>
              </w:rPr>
              <w:pPrChange w:id="1428" w:author="Lewis Barnett" w:date="2020-06-16T16:12:00Z">
                <w:pPr>
                  <w:jc w:val="center"/>
                </w:pPr>
              </w:pPrChange>
            </w:pPr>
            <w:del w:id="1429"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430" w:author="Lewis Barnett" w:date="2020-06-16T16:09:00Z"/>
                <w:b/>
                <w:color w:val="000000"/>
              </w:rPr>
              <w:pPrChange w:id="1431" w:author="Lewis Barnett" w:date="2020-06-16T16:12:00Z">
                <w:pPr>
                  <w:jc w:val="center"/>
                </w:pPr>
              </w:pPrChange>
            </w:pPr>
            <w:del w:id="1432"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4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434" w:author="Lewis Barnett" w:date="2020-06-16T16:09:00Z"/>
                <w:color w:val="000000"/>
              </w:rPr>
              <w:pPrChange w:id="1435" w:author="Lewis Barnett" w:date="2020-06-16T16:12:00Z">
                <w:pPr/>
              </w:pPrChange>
            </w:pPr>
            <w:del w:id="1436"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437" w:author="Lewis Barnett" w:date="2020-06-16T16:09:00Z"/>
                <w:color w:val="000000"/>
              </w:rPr>
              <w:pPrChange w:id="1438" w:author="Lewis Barnett" w:date="2020-06-16T16:12:00Z">
                <w:pPr>
                  <w:jc w:val="center"/>
                </w:pPr>
              </w:pPrChange>
            </w:pPr>
            <w:del w:id="1439"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440" w:author="Lewis Barnett" w:date="2020-06-16T16:09:00Z"/>
                <w:b/>
                <w:color w:val="000000"/>
              </w:rPr>
              <w:pPrChange w:id="1441" w:author="Lewis Barnett" w:date="2020-06-16T16:12:00Z">
                <w:pPr>
                  <w:jc w:val="center"/>
                </w:pPr>
              </w:pPrChange>
            </w:pPr>
            <w:del w:id="1442"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44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444" w:author="Lewis Barnett" w:date="2020-06-16T16:09:00Z"/>
                <w:color w:val="000000"/>
              </w:rPr>
              <w:pPrChange w:id="1445" w:author="Lewis Barnett" w:date="2020-06-16T16:12:00Z">
                <w:pPr/>
              </w:pPrChange>
            </w:pPr>
            <w:del w:id="1446"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447" w:author="Lewis Barnett" w:date="2020-06-16T16:09:00Z"/>
                <w:color w:val="000000"/>
              </w:rPr>
              <w:pPrChange w:id="1448" w:author="Lewis Barnett" w:date="2020-06-16T16:12:00Z">
                <w:pPr>
                  <w:jc w:val="center"/>
                </w:pPr>
              </w:pPrChange>
            </w:pPr>
            <w:del w:id="1449"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450" w:author="Lewis Barnett" w:date="2020-06-16T16:09:00Z"/>
                <w:b/>
                <w:color w:val="000000"/>
              </w:rPr>
              <w:pPrChange w:id="1451" w:author="Lewis Barnett" w:date="2020-06-16T16:12:00Z">
                <w:pPr>
                  <w:jc w:val="center"/>
                </w:pPr>
              </w:pPrChange>
            </w:pPr>
            <w:del w:id="1452"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45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454" w:author="Lewis Barnett" w:date="2020-06-16T16:09:00Z"/>
                <w:color w:val="000000"/>
              </w:rPr>
              <w:pPrChange w:id="1455" w:author="Lewis Barnett" w:date="2020-06-16T16:12:00Z">
                <w:pPr/>
              </w:pPrChange>
            </w:pPr>
            <w:del w:id="1456"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457" w:author="Lewis Barnett" w:date="2020-06-16T16:09:00Z"/>
                <w:color w:val="000000"/>
              </w:rPr>
              <w:pPrChange w:id="1458" w:author="Lewis Barnett" w:date="2020-06-16T16:12:00Z">
                <w:pPr>
                  <w:jc w:val="center"/>
                </w:pPr>
              </w:pPrChange>
            </w:pPr>
            <w:del w:id="1459"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460" w:author="Lewis Barnett" w:date="2020-06-16T16:09:00Z"/>
                <w:b/>
                <w:color w:val="000000"/>
              </w:rPr>
              <w:pPrChange w:id="1461" w:author="Lewis Barnett" w:date="2020-06-16T16:12:00Z">
                <w:pPr>
                  <w:jc w:val="center"/>
                </w:pPr>
              </w:pPrChange>
            </w:pPr>
            <w:del w:id="1462"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46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464" w:author="Lewis Barnett" w:date="2020-06-16T16:09:00Z"/>
                <w:color w:val="000000"/>
              </w:rPr>
              <w:pPrChange w:id="1465" w:author="Lewis Barnett" w:date="2020-06-16T16:12:00Z">
                <w:pPr/>
              </w:pPrChange>
            </w:pPr>
            <w:del w:id="1466"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1467" w:author="Lewis Barnett" w:date="2020-06-16T16:09:00Z"/>
                <w:color w:val="000000"/>
              </w:rPr>
              <w:pPrChange w:id="1468" w:author="Lewis Barnett" w:date="2020-06-16T16:12:00Z">
                <w:pPr>
                  <w:jc w:val="center"/>
                </w:pPr>
              </w:pPrChange>
            </w:pPr>
            <w:del w:id="1469"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1470" w:author="Lewis Barnett" w:date="2020-06-16T16:09:00Z"/>
                <w:b/>
                <w:color w:val="000000"/>
              </w:rPr>
              <w:pPrChange w:id="1471" w:author="Lewis Barnett" w:date="2020-06-16T16:12:00Z">
                <w:pPr>
                  <w:jc w:val="center"/>
                </w:pPr>
              </w:pPrChange>
            </w:pPr>
            <w:del w:id="1472"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47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1474" w:author="Lewis Barnett" w:date="2020-06-16T16:09:00Z"/>
                <w:color w:val="000000"/>
              </w:rPr>
              <w:pPrChange w:id="1475" w:author="Lewis Barnett" w:date="2020-06-16T16:12:00Z">
                <w:pPr/>
              </w:pPrChange>
            </w:pPr>
            <w:del w:id="1476"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1477" w:author="Lewis Barnett" w:date="2020-06-16T16:09:00Z"/>
                <w:color w:val="000000"/>
              </w:rPr>
              <w:pPrChange w:id="1478" w:author="Lewis Barnett" w:date="2020-06-16T16:12:00Z">
                <w:pPr>
                  <w:jc w:val="center"/>
                </w:pPr>
              </w:pPrChange>
            </w:pPr>
            <w:del w:id="1479"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1480" w:author="Lewis Barnett" w:date="2020-06-16T16:09:00Z"/>
                <w:b/>
                <w:color w:val="000000"/>
              </w:rPr>
              <w:pPrChange w:id="1481" w:author="Lewis Barnett" w:date="2020-06-16T16:12:00Z">
                <w:pPr>
                  <w:jc w:val="center"/>
                </w:pPr>
              </w:pPrChange>
            </w:pPr>
            <w:del w:id="1482"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1483" w:author="Lewis Barnett" w:date="2020-06-16T16:09:00Z"/>
        </w:rPr>
        <w:pPrChange w:id="1484" w:author="Lewis Barnett" w:date="2020-06-16T16:12:00Z">
          <w:pPr>
            <w:spacing w:after="160" w:line="259" w:lineRule="auto"/>
          </w:pPr>
        </w:pPrChange>
      </w:pPr>
      <w:del w:id="1485" w:author="Lewis Barnett" w:date="2020-06-16T16:09:00Z">
        <w:r w:rsidDel="00E36A06">
          <w:br w:type="page"/>
        </w:r>
      </w:del>
    </w:p>
    <w:p w14:paraId="0689F0B3" w14:textId="10FBC745" w:rsidR="00876800" w:rsidDel="00E36A06" w:rsidRDefault="00F62588">
      <w:pPr>
        <w:spacing w:line="480" w:lineRule="auto"/>
        <w:rPr>
          <w:del w:id="1486" w:author="Lewis Barnett" w:date="2020-06-16T16:09:00Z"/>
        </w:rPr>
        <w:pPrChange w:id="1487" w:author="Lewis Barnett" w:date="2020-06-16T16:12:00Z">
          <w:pPr>
            <w:spacing w:after="160" w:line="480" w:lineRule="auto"/>
          </w:pPr>
        </w:pPrChange>
      </w:pPr>
      <w:del w:id="1488" w:author="Lewis Barnett" w:date="2020-06-16T16:09:00Z">
        <w:r w:rsidDel="00E36A06">
          <w:delText>APPENDIX FIGURES</w:delText>
        </w:r>
      </w:del>
    </w:p>
    <w:p w14:paraId="27BF4CCC" w14:textId="0ED8A432" w:rsidR="00D26510" w:rsidDel="00E36A06" w:rsidRDefault="00D26510">
      <w:pPr>
        <w:spacing w:line="480" w:lineRule="auto"/>
        <w:rPr>
          <w:del w:id="1489" w:author="Lewis Barnett" w:date="2020-06-16T16:09:00Z"/>
          <w:color w:val="000000"/>
        </w:rPr>
        <w:pPrChange w:id="1490" w:author="Lewis Barnett" w:date="2020-06-16T16:12:00Z">
          <w:pPr>
            <w:spacing w:before="100" w:after="100" w:line="480" w:lineRule="auto"/>
          </w:pPr>
        </w:pPrChange>
      </w:pPr>
      <w:del w:id="1491"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1492" w:author="Lewis Barnett" w:date="2020-06-16T16:09:00Z"/>
          <w:color w:val="000000"/>
        </w:rPr>
        <w:pPrChange w:id="1493" w:author="Lewis Barnett" w:date="2020-06-16T16:12:00Z">
          <w:pPr>
            <w:spacing w:before="100" w:after="100" w:line="480" w:lineRule="auto"/>
          </w:pPr>
        </w:pPrChange>
      </w:pPr>
      <w:del w:id="1494"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1495" w:author="Lewis Barnett" w:date="2020-06-16T16:09:00Z"/>
          <w:color w:val="000000"/>
        </w:rPr>
        <w:pPrChange w:id="1496" w:author="Lewis Barnett" w:date="2020-06-16T16:12:00Z">
          <w:pPr>
            <w:spacing w:after="160" w:line="480" w:lineRule="auto"/>
          </w:pPr>
        </w:pPrChange>
      </w:pPr>
    </w:p>
    <w:p w14:paraId="5F2DC0EA" w14:textId="1D31BE7E" w:rsidR="00B03C50" w:rsidDel="00E36A06" w:rsidRDefault="002451DF">
      <w:pPr>
        <w:spacing w:line="480" w:lineRule="auto"/>
        <w:rPr>
          <w:del w:id="1497" w:author="Lewis Barnett" w:date="2020-06-16T16:09:00Z"/>
        </w:rPr>
        <w:pPrChange w:id="1498" w:author="Lewis Barnett" w:date="2020-06-16T16:12:00Z">
          <w:pPr>
            <w:spacing w:before="100" w:after="100" w:line="480" w:lineRule="auto"/>
          </w:pPr>
        </w:pPrChange>
      </w:pPr>
      <w:del w:id="1499"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500" w:author="Lewis Barnett" w:date="2020-06-16T16:00:00Z">
        <w:r w:rsidR="00B87130" w:rsidDel="00C53F81">
          <w:delText>Perch</w:delText>
        </w:r>
      </w:del>
      <w:del w:id="1501"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1502" w:author="Lewis Barnett" w:date="2020-06-16T16:09:00Z"/>
        </w:rPr>
        <w:pPrChange w:id="1503" w:author="Lewis Barnett" w:date="2020-06-16T16:12:00Z">
          <w:pPr>
            <w:spacing w:before="100" w:after="100" w:line="480" w:lineRule="auto"/>
          </w:pPr>
        </w:pPrChange>
      </w:pPr>
      <w:del w:id="1504" w:author="Lewis Barnett" w:date="2020-06-16T16:09:00Z">
        <w:r w:rsidDel="00E36A06">
          <w:delText>[Figure attached as PDF]</w:delText>
        </w:r>
      </w:del>
    </w:p>
    <w:p w14:paraId="02BF0EC9" w14:textId="0CEAB8F6" w:rsidR="00B87130" w:rsidRPr="00B87130" w:rsidDel="00E36A06" w:rsidRDefault="00B87130">
      <w:pPr>
        <w:spacing w:line="480" w:lineRule="auto"/>
        <w:rPr>
          <w:del w:id="1505" w:author="Lewis Barnett" w:date="2020-06-16T16:09:00Z"/>
        </w:rPr>
        <w:pPrChange w:id="1506" w:author="Lewis Barnett" w:date="2020-06-16T16:12:00Z">
          <w:pPr>
            <w:spacing w:before="100" w:after="100" w:line="480" w:lineRule="auto"/>
          </w:pPr>
        </w:pPrChange>
      </w:pPr>
    </w:p>
    <w:p w14:paraId="2F3788B9" w14:textId="2A4B0B16" w:rsidR="00F62588" w:rsidDel="00E36A06" w:rsidRDefault="005437A8">
      <w:pPr>
        <w:spacing w:line="480" w:lineRule="auto"/>
        <w:rPr>
          <w:del w:id="1507" w:author="Lewis Barnett" w:date="2020-06-16T16:09:00Z"/>
        </w:rPr>
        <w:pPrChange w:id="1508" w:author="Lewis Barnett" w:date="2020-06-16T16:12:00Z">
          <w:pPr>
            <w:spacing w:before="100" w:after="100" w:line="480" w:lineRule="auto"/>
          </w:pPr>
        </w:pPrChange>
      </w:pPr>
      <w:del w:id="1509"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1510" w:author="Lewis Barnett" w:date="2020-06-16T16:12:00Z">
          <w:pPr>
            <w:spacing w:before="100" w:after="100" w:line="480" w:lineRule="auto"/>
          </w:pPr>
        </w:pPrChange>
      </w:pPr>
      <w:del w:id="1511" w:author="Lewis Barnett" w:date="2020-06-16T16:09:00Z">
        <w:r w:rsidDel="00E36A06">
          <w:delText>[Figure attached as PDF]</w:delText>
        </w:r>
      </w:del>
    </w:p>
    <w:sectPr w:rsidR="00EC2C67" w:rsidRPr="00EC2C67"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4" w:author="Lewis.Barnett" w:date="2020-06-25T18:16:00Z" w:initials="L">
    <w:p w14:paraId="73E71FB6" w14:textId="202B67FB" w:rsidR="005A4192" w:rsidRDefault="005A4192">
      <w:pPr>
        <w:pStyle w:val="CommentText"/>
      </w:pPr>
      <w:r>
        <w:rPr>
          <w:rStyle w:val="CommentReference"/>
        </w:rPr>
        <w:annotationRef/>
      </w:r>
      <w:r>
        <w:t>Reference a review?</w:t>
      </w:r>
    </w:p>
  </w:comment>
  <w:comment w:id="89" w:author="Lewis.Barnett" w:date="2020-06-25T18:20:00Z" w:initials="L">
    <w:p w14:paraId="41722945" w14:textId="373C9BB8" w:rsidR="005A4192" w:rsidRDefault="005A4192">
      <w:pPr>
        <w:pStyle w:val="CommentText"/>
      </w:pPr>
      <w:r>
        <w:rPr>
          <w:rStyle w:val="CommentReference"/>
        </w:rPr>
        <w:annotationRef/>
      </w:r>
      <w:r>
        <w:t>Expand here on other examples? Or before this?</w:t>
      </w:r>
    </w:p>
  </w:comment>
  <w:comment w:id="114" w:author="Lewis.Barnett" w:date="2020-06-25T18:21:00Z" w:initials="L">
    <w:p w14:paraId="7E399B79" w14:textId="6D18C27F" w:rsidR="005A4192" w:rsidRDefault="005A4192">
      <w:pPr>
        <w:pStyle w:val="CommentText"/>
      </w:pPr>
      <w:r>
        <w:rPr>
          <w:rStyle w:val="CommentReference"/>
        </w:rPr>
        <w:annotationRef/>
      </w:r>
      <w:r>
        <w:t>Emphasize here maybe but more so in discussion.</w:t>
      </w:r>
    </w:p>
  </w:comment>
  <w:comment w:id="115" w:author="Lewis.Barnett" w:date="2020-06-25T18:22:00Z" w:initials="L">
    <w:p w14:paraId="1F61532F" w14:textId="45D7ED2F" w:rsidR="005A4192" w:rsidRDefault="005A4192">
      <w:pPr>
        <w:pStyle w:val="CommentText"/>
      </w:pPr>
      <w:r>
        <w:rPr>
          <w:rStyle w:val="CommentReference"/>
        </w:rPr>
        <w:annotationRef/>
      </w:r>
      <w:r>
        <w:t>Set this up with an objective and be explicit about what we consider fine vs coarse in later comparisons</w:t>
      </w:r>
    </w:p>
  </w:comment>
  <w:comment w:id="124" w:author="Lewis Barnett" w:date="2020-06-16T15:49:00Z" w:initials="LB">
    <w:p w14:paraId="2194C89F" w14:textId="132573F3" w:rsidR="0083649F" w:rsidRDefault="0083649F">
      <w:pPr>
        <w:pStyle w:val="CommentText"/>
      </w:pPr>
      <w:r>
        <w:rPr>
          <w:rStyle w:val="CommentReference"/>
        </w:rPr>
        <w:annotationRef/>
      </w:r>
      <w:r>
        <w:t>Add equation numbers</w:t>
      </w:r>
    </w:p>
  </w:comment>
  <w:comment w:id="129" w:author="Lewis.Barnett" w:date="2020-06-25T18:56:00Z" w:initials="L">
    <w:p w14:paraId="7F6542CD" w14:textId="3C3EA8A5" w:rsidR="00C047E1" w:rsidRDefault="00C047E1">
      <w:pPr>
        <w:pStyle w:val="CommentText"/>
      </w:pPr>
      <w:r>
        <w:rPr>
          <w:rStyle w:val="CommentReference"/>
        </w:rPr>
        <w:annotationRef/>
      </w:r>
      <w:r>
        <w:t>Update?</w:t>
      </w:r>
    </w:p>
  </w:comment>
  <w:comment w:id="276" w:author="Lewis.Barnett" w:date="2020-06-25T19:36:00Z" w:initials="L">
    <w:p w14:paraId="401823F8" w14:textId="41AD8F76" w:rsidR="00AD5DBA" w:rsidRDefault="00AD5DBA">
      <w:pPr>
        <w:pStyle w:val="CommentText"/>
      </w:pPr>
      <w:r>
        <w:rPr>
          <w:rStyle w:val="CommentReference"/>
        </w:rPr>
        <w:annotationRef/>
      </w:r>
      <w:r>
        <w:t>Make sure earlier Eric notation consistent with this?</w:t>
      </w:r>
    </w:p>
  </w:comment>
  <w:comment w:id="385" w:author="Lewis.Barnett" w:date="2020-06-25T19:11:00Z" w:initials="L">
    <w:p w14:paraId="12C939DB" w14:textId="0580B376" w:rsidR="00465A85" w:rsidRDefault="00465A85">
      <w:pPr>
        <w:pStyle w:val="CommentText"/>
      </w:pPr>
      <w:r>
        <w:rPr>
          <w:rStyle w:val="CommentReference"/>
        </w:rPr>
        <w:annotationRef/>
      </w:r>
      <w:proofErr w:type="gramStart"/>
      <w:r>
        <w:t>update</w:t>
      </w:r>
      <w:proofErr w:type="gramEnd"/>
    </w:p>
  </w:comment>
  <w:comment w:id="415" w:author="Lewis.Barnett" w:date="2020-06-25T19:40:00Z" w:initials="L">
    <w:p w14:paraId="5FD4CEA4" w14:textId="4B1FEB72" w:rsidR="00730BC2" w:rsidRDefault="00730BC2">
      <w:pPr>
        <w:pStyle w:val="CommentText"/>
      </w:pPr>
      <w:r>
        <w:rPr>
          <w:rStyle w:val="CommentReference"/>
        </w:rPr>
        <w:annotationRef/>
      </w:r>
      <w:proofErr w:type="gramStart"/>
      <w:r>
        <w:t>cut</w:t>
      </w:r>
      <w:proofErr w:type="gramEnd"/>
      <w:r>
        <w:t>?</w:t>
      </w:r>
    </w:p>
  </w:comment>
  <w:comment w:id="422" w:author="Lewis.Barnett" w:date="2020-06-25T19:41:00Z" w:initials="L">
    <w:p w14:paraId="2B6C1BAF" w14:textId="3F52D6F7" w:rsidR="00730BC2" w:rsidRDefault="00730BC2">
      <w:pPr>
        <w:pStyle w:val="CommentText"/>
      </w:pPr>
      <w:r>
        <w:rPr>
          <w:rStyle w:val="CommentReference"/>
        </w:rPr>
        <w:annotationRef/>
      </w:r>
      <w:r>
        <w:t>Cut?</w:t>
      </w:r>
    </w:p>
  </w:comment>
  <w:comment w:id="445" w:author="Lewis.Barnett" w:date="2020-06-25T20:03:00Z" w:initials="L">
    <w:p w14:paraId="0CA4F785" w14:textId="0CF8EA68" w:rsidR="005724FE" w:rsidRDefault="005724FE">
      <w:pPr>
        <w:pStyle w:val="CommentText"/>
      </w:pPr>
      <w:r>
        <w:rPr>
          <w:rStyle w:val="CommentReference"/>
        </w:rPr>
        <w:annotationRef/>
      </w:r>
      <w:r>
        <w:t xml:space="preserve">Add </w:t>
      </w:r>
      <w:proofErr w:type="spellStart"/>
      <w:r>
        <w:t>aic</w:t>
      </w:r>
      <w:proofErr w:type="spellEnd"/>
      <w:r>
        <w:t xml:space="preserve"> fig results after this</w:t>
      </w:r>
      <w:bookmarkStart w:id="446" w:name="_GoBack"/>
      <w:bookmarkEnd w:id="446"/>
      <w:r>
        <w:t xml:space="preserve"> as fig s3</w:t>
      </w:r>
    </w:p>
  </w:comment>
  <w:comment w:id="982" w:author="Lewis Barnett" w:date="2020-06-16T13:58:00Z" w:initials="LB">
    <w:p w14:paraId="19A99E33" w14:textId="08F91DFE" w:rsidR="0083649F" w:rsidRDefault="0083649F">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E71FB6" w15:done="0"/>
  <w15:commentEx w15:paraId="41722945" w15:done="0"/>
  <w15:commentEx w15:paraId="7E399B79" w15:done="0"/>
  <w15:commentEx w15:paraId="1F61532F" w15:done="0"/>
  <w15:commentEx w15:paraId="2194C89F" w15:done="0"/>
  <w15:commentEx w15:paraId="7F6542CD" w15:done="0"/>
  <w15:commentEx w15:paraId="401823F8" w15:done="0"/>
  <w15:commentEx w15:paraId="12C939DB" w15:done="0"/>
  <w15:commentEx w15:paraId="5FD4CEA4" w15:done="0"/>
  <w15:commentEx w15:paraId="2B6C1BAF" w15:done="0"/>
  <w15:commentEx w15:paraId="0CA4F785"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04D49" w14:textId="77777777" w:rsidR="00682C97" w:rsidRDefault="00682C97" w:rsidP="00217012">
      <w:r>
        <w:separator/>
      </w:r>
    </w:p>
  </w:endnote>
  <w:endnote w:type="continuationSeparator" w:id="0">
    <w:p w14:paraId="0C62E625" w14:textId="77777777" w:rsidR="00682C97" w:rsidRDefault="00682C97"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5BC04010" w:rsidR="0083649F" w:rsidRDefault="0083649F">
        <w:pPr>
          <w:pStyle w:val="Footer"/>
          <w:jc w:val="center"/>
        </w:pPr>
        <w:r>
          <w:fldChar w:fldCharType="begin"/>
        </w:r>
        <w:r>
          <w:instrText xml:space="preserve"> PAGE   \* MERGEFORMAT </w:instrText>
        </w:r>
        <w:r>
          <w:fldChar w:fldCharType="separate"/>
        </w:r>
        <w:r w:rsidR="005724FE">
          <w:rPr>
            <w:noProof/>
          </w:rPr>
          <w:t>16</w:t>
        </w:r>
        <w:r>
          <w:rPr>
            <w:noProof/>
          </w:rPr>
          <w:fldChar w:fldCharType="end"/>
        </w:r>
      </w:p>
    </w:sdtContent>
  </w:sdt>
  <w:p w14:paraId="2FC5A1F1" w14:textId="77777777" w:rsidR="0083649F" w:rsidRDefault="00836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A6277" w14:textId="77777777" w:rsidR="00682C97" w:rsidRDefault="00682C97" w:rsidP="00217012">
      <w:r>
        <w:separator/>
      </w:r>
    </w:p>
  </w:footnote>
  <w:footnote w:type="continuationSeparator" w:id="0">
    <w:p w14:paraId="0408BDA2" w14:textId="77777777" w:rsidR="00682C97" w:rsidRDefault="00682C97"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708C"/>
    <w:rsid w:val="000E1718"/>
    <w:rsid w:val="000E5BED"/>
    <w:rsid w:val="000F5680"/>
    <w:rsid w:val="0010238F"/>
    <w:rsid w:val="00106AF8"/>
    <w:rsid w:val="001111A4"/>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2C97"/>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3D6C"/>
    <w:rsid w:val="00AB54E5"/>
    <w:rsid w:val="00AB5B32"/>
    <w:rsid w:val="00AC3E65"/>
    <w:rsid w:val="00AD07E1"/>
    <w:rsid w:val="00AD28B6"/>
    <w:rsid w:val="00AD5DBA"/>
    <w:rsid w:val="00AE2F97"/>
    <w:rsid w:val="00AE5F00"/>
    <w:rsid w:val="00AE7966"/>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005E"/>
    <w:rsid w:val="00B83E62"/>
    <w:rsid w:val="00B87130"/>
    <w:rsid w:val="00B873B6"/>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47E1"/>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2A8D"/>
    <w:rsid w:val="00D234E0"/>
    <w:rsid w:val="00D26510"/>
    <w:rsid w:val="00D3450E"/>
    <w:rsid w:val="00D42716"/>
    <w:rsid w:val="00D4616B"/>
    <w:rsid w:val="00D5130E"/>
    <w:rsid w:val="00D52ED7"/>
    <w:rsid w:val="00D53306"/>
    <w:rsid w:val="00D53B89"/>
    <w:rsid w:val="00D53C0B"/>
    <w:rsid w:val="00D66A11"/>
    <w:rsid w:val="00D66CB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81ACF"/>
    <w:rsid w:val="00E93F77"/>
    <w:rsid w:val="00E95A46"/>
    <w:rsid w:val="00E96AC2"/>
    <w:rsid w:val="00E97C5B"/>
    <w:rsid w:val="00E97FEF"/>
    <w:rsid w:val="00EA29E1"/>
    <w:rsid w:val="00EA3E0B"/>
    <w:rsid w:val="00EA42B7"/>
    <w:rsid w:val="00EB63F8"/>
    <w:rsid w:val="00EC2C67"/>
    <w:rsid w:val="00EC4CAF"/>
    <w:rsid w:val="00ED23F3"/>
    <w:rsid w:val="00ED29CD"/>
    <w:rsid w:val="00ED4845"/>
    <w:rsid w:val="00ED6CE3"/>
    <w:rsid w:val="00EF0296"/>
    <w:rsid w:val="00EF627A"/>
    <w:rsid w:val="00EF6405"/>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70</TotalTime>
  <Pages>33</Pages>
  <Words>52151</Words>
  <Characters>297262</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34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3</cp:revision>
  <dcterms:created xsi:type="dcterms:W3CDTF">2020-06-09T19:06:00Z</dcterms:created>
  <dcterms:modified xsi:type="dcterms:W3CDTF">2020-06-2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xBrDx2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